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1A27B3" w14:textId="77777777" w:rsidR="00971FFC" w:rsidRPr="00106043" w:rsidRDefault="00971FFC" w:rsidP="0086319B">
      <w:pPr>
        <w:spacing w:line="480" w:lineRule="auto"/>
        <w:jc w:val="center"/>
        <w:rPr>
          <w:rFonts w:ascii="Times New Roman" w:eastAsiaTheme="minorEastAsia" w:hAnsi="Times New Roman" w:cs="Times New Roman"/>
          <w:b/>
          <w:sz w:val="24"/>
          <w:szCs w:val="24"/>
          <w:lang w:val="en-US" w:eastAsia="zh-CN"/>
        </w:rPr>
      </w:pPr>
    </w:p>
    <w:p w14:paraId="4571E235" w14:textId="77777777" w:rsidR="00971FFC" w:rsidRPr="00106043" w:rsidRDefault="00971FFC" w:rsidP="0086319B">
      <w:pPr>
        <w:spacing w:line="480" w:lineRule="auto"/>
        <w:jc w:val="center"/>
        <w:rPr>
          <w:rFonts w:ascii="Times New Roman" w:eastAsia="Times New Roman" w:hAnsi="Times New Roman" w:cs="Times New Roman"/>
          <w:b/>
          <w:sz w:val="24"/>
          <w:szCs w:val="24"/>
        </w:rPr>
      </w:pPr>
    </w:p>
    <w:p w14:paraId="50B44FF9" w14:textId="761AC798" w:rsidR="00E123C5" w:rsidRPr="00106043" w:rsidRDefault="25C4CA79" w:rsidP="25C4CA79">
      <w:pPr>
        <w:spacing w:line="480" w:lineRule="auto"/>
        <w:jc w:val="center"/>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t xml:space="preserve">Predicting student's performance in </w:t>
      </w:r>
      <w:r w:rsidR="00CF740D">
        <w:rPr>
          <w:rFonts w:ascii="Times New Roman" w:eastAsia="Times New Roman" w:hAnsi="Times New Roman" w:cs="Times New Roman"/>
          <w:b/>
          <w:bCs/>
          <w:sz w:val="24"/>
          <w:szCs w:val="24"/>
        </w:rPr>
        <w:t xml:space="preserve">a </w:t>
      </w:r>
      <w:r w:rsidRPr="25C4CA79">
        <w:rPr>
          <w:rFonts w:ascii="Times New Roman" w:eastAsia="Times New Roman" w:hAnsi="Times New Roman" w:cs="Times New Roman"/>
          <w:b/>
          <w:bCs/>
          <w:sz w:val="24"/>
          <w:szCs w:val="24"/>
        </w:rPr>
        <w:t>Serious Game with Machine Learning using Convolution Neural Network</w:t>
      </w:r>
    </w:p>
    <w:p w14:paraId="76496F79" w14:textId="77777777" w:rsidR="002B30D7" w:rsidRPr="00106043" w:rsidRDefault="002B30D7" w:rsidP="0086319B">
      <w:pPr>
        <w:spacing w:line="480" w:lineRule="auto"/>
        <w:jc w:val="center"/>
        <w:rPr>
          <w:rFonts w:ascii="Times New Roman" w:eastAsia="Times New Roman" w:hAnsi="Times New Roman" w:cs="Times New Roman"/>
          <w:b/>
          <w:sz w:val="24"/>
          <w:szCs w:val="24"/>
        </w:rPr>
      </w:pPr>
    </w:p>
    <w:p w14:paraId="306CE949" w14:textId="6198BA4B" w:rsidR="0086319B" w:rsidRPr="00106043" w:rsidRDefault="25C4CA79" w:rsidP="25C4CA79">
      <w:pPr>
        <w:pStyle w:val="ab"/>
        <w:spacing w:before="0" w:beforeAutospacing="0" w:after="0" w:afterAutospacing="0" w:line="480" w:lineRule="auto"/>
        <w:jc w:val="center"/>
        <w:outlineLvl w:val="0"/>
        <w:rPr>
          <w:color w:val="000000" w:themeColor="text1"/>
        </w:rPr>
      </w:pPr>
      <w:r w:rsidRPr="25C4CA79">
        <w:rPr>
          <w:color w:val="000000" w:themeColor="text1"/>
        </w:rPr>
        <w:t>Dongwook An</w:t>
      </w:r>
      <w:r w:rsidR="00A50BA5">
        <w:rPr>
          <w:color w:val="000000" w:themeColor="text1"/>
        </w:rPr>
        <w:t xml:space="preserve">    </w:t>
      </w:r>
    </w:p>
    <w:p w14:paraId="5D3E6996" w14:textId="77777777" w:rsidR="0086319B" w:rsidRPr="00106043" w:rsidRDefault="0086319B" w:rsidP="25C4CA79">
      <w:pPr>
        <w:pStyle w:val="ab"/>
        <w:tabs>
          <w:tab w:val="left" w:pos="1760"/>
          <w:tab w:val="center" w:pos="4680"/>
        </w:tabs>
        <w:spacing w:before="0" w:beforeAutospacing="0" w:after="0" w:afterAutospacing="0" w:line="480" w:lineRule="auto"/>
        <w:outlineLvl w:val="0"/>
        <w:rPr>
          <w:color w:val="000000" w:themeColor="text1"/>
        </w:rPr>
      </w:pPr>
      <w:r w:rsidRPr="00106043">
        <w:rPr>
          <w:color w:val="000000" w:themeColor="text1"/>
        </w:rPr>
        <w:tab/>
      </w:r>
      <w:r w:rsidRPr="00106043">
        <w:rPr>
          <w:color w:val="000000" w:themeColor="text1"/>
        </w:rPr>
        <w:tab/>
        <w:t>The University of Texas at Austin</w:t>
      </w:r>
    </w:p>
    <w:p w14:paraId="3E65980D" w14:textId="77777777" w:rsidR="0086319B" w:rsidRPr="00106043" w:rsidRDefault="0086319B" w:rsidP="0086319B">
      <w:pPr>
        <w:jc w:val="center"/>
        <w:rPr>
          <w:rFonts w:ascii="Times New Roman" w:hAnsi="Times New Roman" w:cs="Times New Roman"/>
          <w:sz w:val="24"/>
          <w:szCs w:val="24"/>
        </w:rPr>
      </w:pPr>
    </w:p>
    <w:p w14:paraId="5A870E87" w14:textId="77777777" w:rsidR="0086319B" w:rsidRPr="00106043" w:rsidRDefault="0086319B" w:rsidP="0086319B">
      <w:pPr>
        <w:rPr>
          <w:rFonts w:ascii="Times New Roman" w:hAnsi="Times New Roman" w:cs="Times New Roman"/>
          <w:sz w:val="24"/>
          <w:szCs w:val="24"/>
        </w:rPr>
      </w:pPr>
    </w:p>
    <w:p w14:paraId="0A4528CA" w14:textId="77777777" w:rsidR="0086319B" w:rsidRPr="00106043" w:rsidRDefault="0086319B" w:rsidP="0086319B">
      <w:pPr>
        <w:rPr>
          <w:rFonts w:ascii="Times New Roman" w:hAnsi="Times New Roman" w:cs="Times New Roman"/>
          <w:sz w:val="24"/>
          <w:szCs w:val="24"/>
        </w:rPr>
      </w:pPr>
    </w:p>
    <w:p w14:paraId="1A3A7566" w14:textId="77777777" w:rsidR="0086319B" w:rsidRPr="00106043" w:rsidRDefault="0086319B" w:rsidP="0086319B">
      <w:pPr>
        <w:rPr>
          <w:rFonts w:ascii="Times New Roman" w:hAnsi="Times New Roman" w:cs="Times New Roman"/>
          <w:sz w:val="24"/>
          <w:szCs w:val="24"/>
        </w:rPr>
      </w:pPr>
    </w:p>
    <w:p w14:paraId="4FB67D61" w14:textId="77777777" w:rsidR="0086319B" w:rsidRPr="00106043" w:rsidRDefault="0086319B" w:rsidP="0086319B">
      <w:pPr>
        <w:rPr>
          <w:rFonts w:ascii="Times New Roman" w:hAnsi="Times New Roman" w:cs="Times New Roman"/>
          <w:sz w:val="24"/>
          <w:szCs w:val="24"/>
        </w:rPr>
      </w:pPr>
    </w:p>
    <w:p w14:paraId="26F4DC57" w14:textId="77777777" w:rsidR="0086319B" w:rsidRPr="00106043" w:rsidRDefault="0086319B" w:rsidP="0086319B">
      <w:pPr>
        <w:rPr>
          <w:rFonts w:ascii="Times New Roman" w:hAnsi="Times New Roman" w:cs="Times New Roman"/>
          <w:sz w:val="24"/>
          <w:szCs w:val="24"/>
        </w:rPr>
      </w:pPr>
    </w:p>
    <w:p w14:paraId="1AB5B0E0" w14:textId="77777777" w:rsidR="0086319B" w:rsidRPr="00106043" w:rsidRDefault="0086319B" w:rsidP="0086319B">
      <w:pPr>
        <w:rPr>
          <w:rFonts w:ascii="Times New Roman" w:hAnsi="Times New Roman" w:cs="Times New Roman"/>
          <w:sz w:val="24"/>
          <w:szCs w:val="24"/>
        </w:rPr>
      </w:pPr>
    </w:p>
    <w:p w14:paraId="474F4EDA" w14:textId="77777777" w:rsidR="0086319B" w:rsidRPr="00106043" w:rsidRDefault="0086319B" w:rsidP="0086319B">
      <w:pPr>
        <w:rPr>
          <w:rFonts w:ascii="Times New Roman" w:hAnsi="Times New Roman" w:cs="Times New Roman"/>
          <w:sz w:val="24"/>
          <w:szCs w:val="24"/>
        </w:rPr>
      </w:pPr>
    </w:p>
    <w:p w14:paraId="4890D3FE" w14:textId="77777777" w:rsidR="0086319B" w:rsidRPr="00106043" w:rsidRDefault="0086319B" w:rsidP="0086319B">
      <w:pPr>
        <w:rPr>
          <w:rFonts w:ascii="Times New Roman" w:hAnsi="Times New Roman" w:cs="Times New Roman"/>
          <w:sz w:val="24"/>
          <w:szCs w:val="24"/>
        </w:rPr>
      </w:pPr>
    </w:p>
    <w:p w14:paraId="4BA848C2" w14:textId="77777777" w:rsidR="0086319B" w:rsidRPr="00106043" w:rsidRDefault="0086319B" w:rsidP="0086319B">
      <w:pPr>
        <w:rPr>
          <w:rFonts w:ascii="Times New Roman" w:hAnsi="Times New Roman" w:cs="Times New Roman"/>
          <w:sz w:val="24"/>
          <w:szCs w:val="24"/>
        </w:rPr>
      </w:pPr>
    </w:p>
    <w:p w14:paraId="11FC05A2" w14:textId="77777777" w:rsidR="0086319B" w:rsidRPr="00106043" w:rsidRDefault="0086319B" w:rsidP="0086319B">
      <w:pPr>
        <w:rPr>
          <w:rFonts w:ascii="Times New Roman" w:hAnsi="Times New Roman" w:cs="Times New Roman"/>
          <w:sz w:val="24"/>
          <w:szCs w:val="24"/>
        </w:rPr>
      </w:pPr>
    </w:p>
    <w:p w14:paraId="055A0C9A" w14:textId="24499938" w:rsidR="0086319B" w:rsidRPr="00106043" w:rsidRDefault="0086319B" w:rsidP="0086319B">
      <w:pPr>
        <w:widowControl w:val="0"/>
        <w:autoSpaceDE w:val="0"/>
        <w:autoSpaceDN w:val="0"/>
        <w:adjustRightInd w:val="0"/>
        <w:rPr>
          <w:rFonts w:ascii="Times New Roman" w:hAnsi="Times New Roman" w:cs="Times New Roman"/>
          <w:sz w:val="24"/>
          <w:szCs w:val="24"/>
        </w:rPr>
      </w:pPr>
    </w:p>
    <w:p w14:paraId="6AA210B0" w14:textId="77777777" w:rsidR="0086319B" w:rsidRPr="00106043" w:rsidRDefault="0086319B" w:rsidP="0086319B">
      <w:pPr>
        <w:rPr>
          <w:rFonts w:ascii="Times New Roman" w:hAnsi="Times New Roman" w:cs="Times New Roman"/>
          <w:b/>
          <w:bCs/>
          <w:sz w:val="24"/>
          <w:szCs w:val="24"/>
        </w:rPr>
      </w:pPr>
      <w:r w:rsidRPr="00106043">
        <w:rPr>
          <w:rFonts w:ascii="Times New Roman" w:hAnsi="Times New Roman" w:cs="Times New Roman"/>
          <w:b/>
          <w:bCs/>
          <w:sz w:val="24"/>
          <w:szCs w:val="24"/>
        </w:rPr>
        <w:br w:type="page"/>
      </w:r>
    </w:p>
    <w:p w14:paraId="1C19B002" w14:textId="77777777" w:rsidR="00E123C5"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lastRenderedPageBreak/>
        <w:t>Introduction</w:t>
      </w:r>
    </w:p>
    <w:p w14:paraId="57014D74" w14:textId="10F4641A"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Predictive Learning Analytics</w:t>
      </w:r>
    </w:p>
    <w:p w14:paraId="1AD26763" w14:textId="0D870EFB" w:rsidR="009A0969"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he recent availability of large volumes log data generated from Learning Management System (LMS) or Serious Games (SG) has led to extensive research on Learning Analytics (LA). Learning analytics referred to “the measurement, collection, analysis and reporting of data about learners and their contexts, for purposes of understanding and optimizing learning and the environments in which it occurs” (Long &amp; Siemens, 2011, p. 34). Specifically, the development of data mining as well as machine learning techniques has enabled us to develop more sophisticated model to predict student performance in LMS or SG. Predictive Learning Analytics (PLA) refers to the analysis </w:t>
      </w:r>
      <w:r w:rsidR="001A3FA2">
        <w:rPr>
          <w:rFonts w:ascii="Times New Roman" w:eastAsia="Times New Roman" w:hAnsi="Times New Roman" w:cs="Times New Roman"/>
          <w:sz w:val="24"/>
          <w:szCs w:val="24"/>
        </w:rPr>
        <w:t xml:space="preserve">and modeling </w:t>
      </w:r>
      <w:r w:rsidRPr="25C4CA79">
        <w:rPr>
          <w:rFonts w:ascii="Times New Roman" w:eastAsia="Times New Roman" w:hAnsi="Times New Roman" w:cs="Times New Roman"/>
          <w:sz w:val="24"/>
          <w:szCs w:val="24"/>
        </w:rPr>
        <w:t xml:space="preserve">of log data to accurately predict future outcomes, for example, whether a specific student will drop out or not (ECARANALYTICS, 2015). </w:t>
      </w:r>
      <w:r w:rsidR="001A3FA2">
        <w:rPr>
          <w:rFonts w:ascii="Times New Roman" w:eastAsia="Times New Roman" w:hAnsi="Times New Roman" w:cs="Times New Roman"/>
          <w:sz w:val="24"/>
          <w:szCs w:val="24"/>
        </w:rPr>
        <w:t>Many researchers believe that predictive modeling can help improve students’ performance (</w:t>
      </w:r>
      <w:r w:rsidR="001A3FA2" w:rsidRPr="25C4CA79">
        <w:rPr>
          <w:rFonts w:ascii="Times New Roman" w:eastAsia="Times New Roman" w:hAnsi="Times New Roman" w:cs="Times New Roman"/>
          <w:sz w:val="24"/>
          <w:szCs w:val="24"/>
        </w:rPr>
        <w:t>Siemens</w:t>
      </w:r>
      <w:r w:rsidR="001A3FA2">
        <w:rPr>
          <w:rFonts w:ascii="Times New Roman" w:eastAsia="Times New Roman" w:hAnsi="Times New Roman" w:cs="Times New Roman"/>
          <w:sz w:val="24"/>
          <w:szCs w:val="24"/>
        </w:rPr>
        <w:t xml:space="preserve">, 2012) </w:t>
      </w:r>
    </w:p>
    <w:p w14:paraId="3FDF0813" w14:textId="38426554" w:rsidR="009A0969" w:rsidRDefault="000C3181"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lang w:eastAsia="ko-KR"/>
        </w:rPr>
        <w:t>PLA is not a new concept in education</w:t>
      </w:r>
      <w:r w:rsidR="00E04953" w:rsidRPr="25C4CA79">
        <w:rPr>
          <w:rFonts w:ascii="Times New Roman" w:eastAsia="Times New Roman" w:hAnsi="Times New Roman" w:cs="Times New Roman"/>
          <w:sz w:val="24"/>
          <w:szCs w:val="24"/>
          <w:lang w:eastAsia="ko-KR"/>
        </w:rPr>
        <w:t>, and</w:t>
      </w:r>
      <w:r w:rsidRPr="25C4CA79">
        <w:rPr>
          <w:rFonts w:ascii="Times New Roman,맑은 고딕" w:eastAsia="Times New Roman,맑은 고딕" w:hAnsi="Times New Roman,맑은 고딕" w:cs="Times New Roman,맑은 고딕"/>
          <w:sz w:val="24"/>
          <w:szCs w:val="24"/>
          <w:lang w:eastAsia="ko-KR"/>
        </w:rPr>
        <w:t xml:space="preserve"> </w:t>
      </w:r>
      <w:r w:rsidR="00E04953" w:rsidRPr="25C4CA79">
        <w:rPr>
          <w:rFonts w:ascii="Times New Roman" w:eastAsia="Times New Roman" w:hAnsi="Times New Roman" w:cs="Times New Roman"/>
          <w:sz w:val="24"/>
          <w:szCs w:val="24"/>
          <w:lang w:eastAsia="ko-KR"/>
        </w:rPr>
        <w:t>m</w:t>
      </w:r>
      <w:r w:rsidRPr="25C4CA79">
        <w:rPr>
          <w:rFonts w:ascii="Times New Roman" w:eastAsia="Times New Roman" w:hAnsi="Times New Roman" w:cs="Times New Roman"/>
          <w:sz w:val="24"/>
          <w:szCs w:val="24"/>
          <w:lang w:eastAsia="ko-KR"/>
        </w:rPr>
        <w:t xml:space="preserve">any researchers have already been developing predictive models and applying them to solve their own problems. </w:t>
      </w:r>
      <w:r w:rsidR="00E43267" w:rsidRPr="25C4CA79">
        <w:rPr>
          <w:rFonts w:ascii="Times New Roman" w:eastAsia="Times New Roman" w:hAnsi="Times New Roman" w:cs="Times New Roman"/>
          <w:sz w:val="24"/>
          <w:szCs w:val="24"/>
          <w:lang w:eastAsia="ko-KR"/>
        </w:rPr>
        <w:t>San Pedro, Baker, and Heffernan (2017) created a model to predict engagement</w:t>
      </w:r>
      <w:r w:rsidR="00B544CF" w:rsidRPr="25C4CA79">
        <w:rPr>
          <w:rFonts w:ascii="Times New Roman" w:eastAsia="Times New Roman" w:hAnsi="Times New Roman" w:cs="Times New Roman"/>
          <w:sz w:val="24"/>
          <w:szCs w:val="24"/>
          <w:lang w:eastAsia="ko-KR"/>
        </w:rPr>
        <w:t xml:space="preserve"> level</w:t>
      </w:r>
      <w:r w:rsidR="00E43267" w:rsidRPr="25C4CA79">
        <w:rPr>
          <w:rFonts w:ascii="Times New Roman" w:eastAsia="Times New Roman" w:hAnsi="Times New Roman" w:cs="Times New Roman"/>
          <w:sz w:val="24"/>
          <w:szCs w:val="24"/>
          <w:lang w:eastAsia="ko-KR"/>
        </w:rPr>
        <w:t xml:space="preserve"> using user logs of a math tutoring system with machine learning as well as data mining techniques</w:t>
      </w:r>
      <w:r w:rsidR="00B544CF" w:rsidRPr="25C4CA79">
        <w:rPr>
          <w:rFonts w:ascii="Times New Roman" w:eastAsia="Times New Roman" w:hAnsi="Times New Roman" w:cs="Times New Roman"/>
          <w:sz w:val="24"/>
          <w:szCs w:val="24"/>
          <w:lang w:eastAsia="ko-KR"/>
        </w:rPr>
        <w:t>, while they were trying to investigate a relationship between engagement in the system and college enroll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E43267" w:rsidRPr="25C4CA79">
        <w:rPr>
          <w:rFonts w:ascii="Times New Roman" w:eastAsia="Times New Roman" w:hAnsi="Times New Roman" w:cs="Times New Roman"/>
          <w:sz w:val="24"/>
          <w:szCs w:val="24"/>
          <w:lang w:eastAsia="ko-KR"/>
        </w:rPr>
        <w:t>Mills et al. (2014) collected reading time information that how long readers spent on each page in a tutoring system and built a predictor of behavioral disengage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3210BD" w:rsidRPr="25C4CA79">
        <w:rPr>
          <w:rFonts w:ascii="Times New Roman" w:eastAsia="Times New Roman" w:hAnsi="Times New Roman" w:cs="Times New Roman"/>
          <w:noProof/>
          <w:sz w:val="24"/>
          <w:szCs w:val="24"/>
          <w:lang w:eastAsia="ko-KR"/>
        </w:rPr>
        <w:t>Muratov, Lewis, Fourches, Tropsha, &amp; Cox</w:t>
      </w:r>
      <w:r w:rsidR="006501A8">
        <w:rPr>
          <w:rFonts w:ascii="Times New Roman" w:eastAsia="Times New Roman" w:hAnsi="Times New Roman" w:cs="Times New Roman"/>
          <w:noProof/>
          <w:sz w:val="24"/>
          <w:szCs w:val="24"/>
          <w:lang w:eastAsia="ko-KR"/>
        </w:rPr>
        <w:t xml:space="preserve"> (2017)</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developed predictive models for student admissions using Random Forest machine learning technique showing that their model outperformed over some linear regression models</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for resident candidates while non-resident model were very similar</w:t>
      </w:r>
      <w:r w:rsidR="003210BD"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CF2BFE" w:rsidRPr="25C4CA79">
        <w:rPr>
          <w:rFonts w:ascii="Times New Roman" w:eastAsia="Times New Roman" w:hAnsi="Times New Roman" w:cs="Times New Roman"/>
          <w:sz w:val="24"/>
          <w:szCs w:val="24"/>
          <w:lang w:eastAsia="ko-KR"/>
        </w:rPr>
        <w:t xml:space="preserve">Seidel </w:t>
      </w:r>
      <w:r w:rsidR="00CF2BFE" w:rsidRPr="25C4CA79">
        <w:rPr>
          <w:rFonts w:ascii="Times New Roman" w:eastAsia="Times New Roman" w:hAnsi="Times New Roman" w:cs="Times New Roman"/>
          <w:sz w:val="24"/>
          <w:szCs w:val="24"/>
          <w:lang w:eastAsia="ko-KR"/>
        </w:rPr>
        <w:lastRenderedPageBreak/>
        <w:t>and Kutieleh (2017) built a decision tree model to predict more than 3500 first year students’ risk of attrition in a university using five years of students’ behavior data in their Learning Management System (LMS</w:t>
      </w:r>
      <w:r w:rsidR="00CF2BFE"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 w:eastAsia="Times New Roman" w:hAnsi="Times New Roman" w:cs="Times New Roman"/>
          <w:sz w:val="24"/>
          <w:szCs w:val="24"/>
          <w:lang w:eastAsia="ko-KR"/>
        </w:rPr>
        <w:t xml:space="preserve"> as well as students’ demographic data</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473A75" w:rsidRPr="25C4CA79">
        <w:rPr>
          <w:rFonts w:ascii="Times New Roman" w:eastAsia="Times New Roman" w:hAnsi="Times New Roman" w:cs="Times New Roman"/>
          <w:sz w:val="24"/>
          <w:szCs w:val="24"/>
          <w:lang w:eastAsia="ko-KR"/>
        </w:rPr>
        <w:t>They also implemented intervention strategy for students with high predicted attrition probabilities before peak attrition time point,</w:t>
      </w:r>
      <w:r w:rsidR="001E52BB" w:rsidRPr="25C4CA79">
        <w:rPr>
          <w:rFonts w:ascii="Times New Roman" w:eastAsia="Times New Roman" w:hAnsi="Times New Roman" w:cs="Times New Roman"/>
          <w:sz w:val="24"/>
          <w:szCs w:val="24"/>
          <w:lang w:eastAsia="ko-KR"/>
        </w:rPr>
        <w:t xml:space="preserve"> which was one of the main goal</w:t>
      </w:r>
      <w:r w:rsidR="00C8305E" w:rsidRPr="25C4CA79">
        <w:rPr>
          <w:rFonts w:ascii="Times New Roman" w:eastAsia="Times New Roman" w:hAnsi="Times New Roman" w:cs="Times New Roman"/>
          <w:sz w:val="24"/>
          <w:szCs w:val="24"/>
          <w:lang w:eastAsia="ko-KR"/>
        </w:rPr>
        <w:t>s</w:t>
      </w:r>
      <w:r w:rsidR="001E52BB" w:rsidRPr="25C4CA79">
        <w:rPr>
          <w:rFonts w:ascii="Times New Roman" w:eastAsia="Times New Roman" w:hAnsi="Times New Roman" w:cs="Times New Roman"/>
          <w:sz w:val="24"/>
          <w:szCs w:val="24"/>
          <w:lang w:eastAsia="ko-KR"/>
        </w:rPr>
        <w:t xml:space="preserve"> of PLA, to improve students’ retention and performance.</w:t>
      </w:r>
    </w:p>
    <w:p w14:paraId="59E71608" w14:textId="2A443F33"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Learning Analytics in Serious Games</w:t>
      </w:r>
    </w:p>
    <w:p w14:paraId="4F0FC089" w14:textId="76CC7ED9" w:rsidR="00841DDA" w:rsidRDefault="00052B97" w:rsidP="25C4CA79">
      <w:pPr>
        <w:spacing w:line="480" w:lineRule="auto"/>
        <w:ind w:firstLine="720"/>
      </w:pPr>
      <w:r w:rsidRPr="25C4CA79">
        <w:rPr>
          <w:rFonts w:ascii="Times New Roman" w:eastAsia="Times New Roman" w:hAnsi="Times New Roman" w:cs="Times New Roman"/>
          <w:sz w:val="24"/>
          <w:szCs w:val="24"/>
          <w:lang w:eastAsia="ko-KR"/>
        </w:rPr>
        <w:t xml:space="preserve">A variety of LA techniques has been applied to Serious Games Analytics such as </w:t>
      </w:r>
      <w:r w:rsidR="00570BB6">
        <w:rPr>
          <w:rFonts w:ascii="Times New Roman" w:eastAsia="Times New Roman" w:hAnsi="Times New Roman" w:cs="Times New Roman"/>
          <w:sz w:val="24"/>
          <w:szCs w:val="24"/>
          <w:lang w:eastAsia="ko-KR"/>
        </w:rPr>
        <w:t>c</w:t>
      </w:r>
      <w:r w:rsidRPr="25C4CA79">
        <w:rPr>
          <w:rFonts w:ascii="Times New Roman" w:eastAsia="Times New Roman" w:hAnsi="Times New Roman" w:cs="Times New Roman"/>
          <w:sz w:val="24"/>
          <w:szCs w:val="24"/>
          <w:lang w:eastAsia="ko-KR"/>
        </w:rPr>
        <w:t xml:space="preserve">luster </w:t>
      </w:r>
      <w:r w:rsidR="00570BB6">
        <w:rPr>
          <w:rFonts w:ascii="Times New Roman" w:eastAsia="Times New Roman" w:hAnsi="Times New Roman" w:cs="Times New Roman"/>
          <w:sz w:val="24"/>
          <w:szCs w:val="24"/>
          <w:lang w:eastAsia="ko-KR"/>
        </w:rPr>
        <w:t>a</w:t>
      </w:r>
      <w:r w:rsidRPr="25C4CA79">
        <w:rPr>
          <w:rFonts w:ascii="Times New Roman" w:eastAsia="Times New Roman" w:hAnsi="Times New Roman" w:cs="Times New Roman"/>
          <w:sz w:val="24"/>
          <w:szCs w:val="24"/>
          <w:lang w:eastAsia="ko-KR"/>
        </w:rPr>
        <w:t xml:space="preserve">nalysis, </w:t>
      </w:r>
      <w:r w:rsidR="00262524" w:rsidRPr="25C4CA79">
        <w:rPr>
          <w:rFonts w:ascii="Times New Roman" w:eastAsia="Times New Roman" w:hAnsi="Times New Roman" w:cs="Times New Roman"/>
          <w:sz w:val="24"/>
          <w:szCs w:val="24"/>
          <w:lang w:eastAsia="ko-KR"/>
        </w:rPr>
        <w:t>Decision Tree, Naive Bayes, Support Vector Machine, Logistic Regression, and Sequential Pattern Mining.</w:t>
      </w:r>
      <w:r w:rsidRPr="25C4CA79">
        <w:rPr>
          <w:rFonts w:ascii="Times New Roman,맑은 고딕" w:eastAsia="Times New Roman,맑은 고딕" w:hAnsi="Times New Roman,맑은 고딕" w:cs="Times New Roman,맑은 고딕"/>
          <w:sz w:val="24"/>
          <w:szCs w:val="24"/>
          <w:lang w:eastAsia="ko-KR"/>
        </w:rPr>
        <w:t xml:space="preserve"> </w:t>
      </w:r>
      <w:r w:rsidR="00570BB6" w:rsidRPr="25C4CA79">
        <w:rPr>
          <w:rFonts w:ascii="Times New Roman" w:eastAsia="Times New Roman" w:hAnsi="Times New Roman" w:cs="Times New Roman"/>
          <w:sz w:val="24"/>
          <w:szCs w:val="24"/>
        </w:rPr>
        <w:t xml:space="preserve">Kerr (2015) </w:t>
      </w:r>
      <w:r w:rsidR="00570BB6">
        <w:rPr>
          <w:rFonts w:ascii="Times New Roman" w:eastAsia="Times New Roman" w:hAnsi="Times New Roman" w:cs="Times New Roman"/>
          <w:sz w:val="24"/>
          <w:szCs w:val="24"/>
        </w:rPr>
        <w:t xml:space="preserve">identified students’ learning strategy through cluster analysis and then </w:t>
      </w:r>
      <w:r w:rsidR="00570BB6" w:rsidRPr="25C4CA79">
        <w:rPr>
          <w:rFonts w:ascii="Times New Roman" w:eastAsia="Times New Roman" w:hAnsi="Times New Roman" w:cs="Times New Roman"/>
          <w:sz w:val="24"/>
          <w:szCs w:val="24"/>
        </w:rPr>
        <w:t xml:space="preserve">modified </w:t>
      </w:r>
      <w:r w:rsidR="00570BB6">
        <w:rPr>
          <w:rFonts w:ascii="Times New Roman" w:eastAsia="Times New Roman" w:hAnsi="Times New Roman" w:cs="Times New Roman"/>
          <w:sz w:val="24"/>
          <w:szCs w:val="24"/>
        </w:rPr>
        <w:t>the</w:t>
      </w:r>
      <w:r w:rsidR="00570BB6" w:rsidRPr="25C4CA79">
        <w:rPr>
          <w:rFonts w:ascii="Times New Roman" w:eastAsia="Times New Roman" w:hAnsi="Times New Roman" w:cs="Times New Roman"/>
          <w:sz w:val="24"/>
          <w:szCs w:val="24"/>
        </w:rPr>
        <w:t xml:space="preserve"> educational game </w:t>
      </w:r>
      <w:r w:rsidR="00570BB6">
        <w:rPr>
          <w:rFonts w:ascii="Times New Roman" w:eastAsia="Times New Roman" w:hAnsi="Times New Roman" w:cs="Times New Roman"/>
          <w:sz w:val="24"/>
          <w:szCs w:val="24"/>
        </w:rPr>
        <w:t xml:space="preserve">not only </w:t>
      </w:r>
      <w:r w:rsidR="00570BB6" w:rsidRPr="25C4CA79">
        <w:rPr>
          <w:rFonts w:ascii="Times New Roman" w:eastAsia="Times New Roman" w:hAnsi="Times New Roman" w:cs="Times New Roman"/>
          <w:sz w:val="24"/>
          <w:szCs w:val="24"/>
        </w:rPr>
        <w:t xml:space="preserve">to reduce </w:t>
      </w:r>
      <w:r w:rsidR="00570BB6">
        <w:rPr>
          <w:rFonts w:ascii="Times New Roman" w:eastAsia="Times New Roman" w:hAnsi="Times New Roman" w:cs="Times New Roman"/>
          <w:sz w:val="24"/>
          <w:szCs w:val="24"/>
        </w:rPr>
        <w:t xml:space="preserve">players’ </w:t>
      </w:r>
      <w:r w:rsidR="00570BB6" w:rsidRPr="25C4CA79">
        <w:rPr>
          <w:rFonts w:ascii="Times New Roman" w:eastAsia="Times New Roman" w:hAnsi="Times New Roman" w:cs="Times New Roman"/>
          <w:sz w:val="24"/>
          <w:szCs w:val="24"/>
        </w:rPr>
        <w:t xml:space="preserve">irrelevant behaviors </w:t>
      </w:r>
      <w:r w:rsidR="00570BB6">
        <w:rPr>
          <w:rFonts w:ascii="Times New Roman" w:eastAsia="Times New Roman" w:hAnsi="Times New Roman" w:cs="Times New Roman"/>
          <w:sz w:val="24"/>
          <w:szCs w:val="24"/>
        </w:rPr>
        <w:t xml:space="preserve">but also to improve </w:t>
      </w:r>
      <w:r w:rsidR="00570BB6" w:rsidRPr="25C4CA79">
        <w:rPr>
          <w:rFonts w:ascii="Times New Roman" w:eastAsia="Times New Roman" w:hAnsi="Times New Roman" w:cs="Times New Roman"/>
          <w:sz w:val="24"/>
          <w:szCs w:val="24"/>
        </w:rPr>
        <w:t>positive perceptions of the game compared with the original setting.</w:t>
      </w:r>
      <w:r w:rsidR="00570BB6">
        <w:rPr>
          <w:rFonts w:ascii="Times New Roman" w:eastAsia="Times New Roman" w:hAnsi="Times New Roman" w:cs="Times New Roman"/>
          <w:sz w:val="24"/>
          <w:szCs w:val="24"/>
        </w:rPr>
        <w:t xml:space="preserve"> </w:t>
      </w:r>
      <w:r w:rsidR="00262524" w:rsidRPr="25C4CA79">
        <w:rPr>
          <w:rFonts w:ascii="Times New Roman" w:eastAsia="Times New Roman" w:hAnsi="Times New Roman" w:cs="Times New Roman"/>
          <w:noProof/>
          <w:sz w:val="24"/>
          <w:szCs w:val="24"/>
          <w:lang w:eastAsia="ko-KR"/>
        </w:rPr>
        <w:t>Paquette et al. (201</w:t>
      </w:r>
      <w:r w:rsidR="006501A8">
        <w:rPr>
          <w:rFonts w:ascii="Times New Roman" w:eastAsia="Times New Roman" w:hAnsi="Times New Roman" w:cs="Times New Roman"/>
          <w:noProof/>
          <w:sz w:val="24"/>
          <w:szCs w:val="24"/>
          <w:lang w:eastAsia="ko-KR"/>
        </w:rPr>
        <w:t>6</w:t>
      </w:r>
      <w:r w:rsidR="00262524" w:rsidRPr="25C4CA79">
        <w:rPr>
          <w:rFonts w:ascii="Times New Roman" w:eastAsia="Times New Roman" w:hAnsi="Times New Roman" w:cs="Times New Roman"/>
          <w:noProof/>
          <w:sz w:val="24"/>
          <w:szCs w:val="24"/>
          <w:lang w:eastAsia="ko-KR"/>
        </w:rPr>
        <w:t>) built a predictive model of affect detection with game log data combined with ground-truth affect data via field observation</w:t>
      </w:r>
      <w:r w:rsidR="00262524" w:rsidRPr="25C4CA79">
        <w:rPr>
          <w:rFonts w:ascii="Times New Roman,맑은 고딕" w:eastAsia="Times New Roman,맑은 고딕" w:hAnsi="Times New Roman,맑은 고딕" w:cs="Times New Roman,맑은 고딕"/>
          <w:noProof/>
          <w:sz w:val="24"/>
          <w:szCs w:val="24"/>
          <w:lang w:eastAsia="ko-KR"/>
        </w:rPr>
        <w:t xml:space="preserve"> </w:t>
      </w:r>
      <w:r w:rsidR="00262524" w:rsidRPr="25C4CA79">
        <w:rPr>
          <w:rFonts w:ascii="Times New Roman" w:eastAsia="Times New Roman" w:hAnsi="Times New Roman" w:cs="Times New Roman"/>
          <w:noProof/>
          <w:sz w:val="24"/>
          <w:szCs w:val="24"/>
          <w:lang w:eastAsia="ko-KR"/>
        </w:rPr>
        <w:t xml:space="preserve">in a </w:t>
      </w:r>
      <w:r w:rsidR="00705E63" w:rsidRPr="25C4CA79">
        <w:rPr>
          <w:rFonts w:ascii="Times New Roman" w:eastAsia="Times New Roman" w:hAnsi="Times New Roman" w:cs="Times New Roman"/>
          <w:noProof/>
          <w:sz w:val="24"/>
          <w:szCs w:val="24"/>
          <w:lang w:eastAsia="ko-KR"/>
        </w:rPr>
        <w:t>SG</w:t>
      </w:r>
      <w:r w:rsidR="00262524" w:rsidRPr="25C4CA79">
        <w:rPr>
          <w:rFonts w:ascii="Times New Roman,맑은 고딕" w:eastAsia="Times New Roman,맑은 고딕" w:hAnsi="Times New Roman,맑은 고딕" w:cs="Times New Roman,맑은 고딕"/>
          <w:sz w:val="24"/>
          <w:szCs w:val="24"/>
          <w:lang w:eastAsia="ko-KR"/>
        </w:rPr>
        <w:t>.</w:t>
      </w:r>
      <w:r w:rsidRPr="25C4CA79">
        <w:rPr>
          <w:rFonts w:ascii="Times New Roman,맑은 고딕" w:eastAsia="Times New Roman,맑은 고딕" w:hAnsi="Times New Roman,맑은 고딕" w:cs="Times New Roman,맑은 고딕"/>
          <w:sz w:val="24"/>
          <w:szCs w:val="24"/>
          <w:lang w:eastAsia="ko-KR"/>
        </w:rPr>
        <w:t xml:space="preserve"> </w:t>
      </w:r>
      <w:r w:rsidR="00705E63" w:rsidRPr="00311200">
        <w:rPr>
          <w:rFonts w:ascii="Times New Roman" w:eastAsia="Times New Roman" w:hAnsi="Times New Roman" w:cs="Times New Roman"/>
          <w:noProof/>
          <w:sz w:val="24"/>
          <w:szCs w:val="24"/>
        </w:rPr>
        <w:t>Kang, Liu, &amp; Qu</w:t>
      </w:r>
      <w:r w:rsidR="00705E63">
        <w:rPr>
          <w:rFonts w:ascii="Times New Roman" w:eastAsia="Times New Roman" w:hAnsi="Times New Roman" w:cs="Times New Roman"/>
          <w:noProof/>
          <w:sz w:val="24"/>
          <w:szCs w:val="24"/>
        </w:rPr>
        <w:t xml:space="preserve"> (2017) did Sequential Pattern Mining to explore students’ sequential behavior patterns in a SG</w:t>
      </w:r>
      <w:r w:rsidR="00712B39">
        <w:rPr>
          <w:rFonts w:ascii="Times New Roman" w:eastAsia="Times New Roman" w:hAnsi="Times New Roman" w:cs="Times New Roman"/>
          <w:noProof/>
          <w:sz w:val="24"/>
          <w:szCs w:val="24"/>
        </w:rPr>
        <w:t xml:space="preserve"> and </w:t>
      </w:r>
      <w:r w:rsidR="008E2770">
        <w:rPr>
          <w:rFonts w:ascii="Times New Roman" w:eastAsia="Times New Roman" w:hAnsi="Times New Roman" w:cs="Times New Roman"/>
          <w:noProof/>
          <w:sz w:val="24"/>
          <w:szCs w:val="24"/>
        </w:rPr>
        <w:t>discovered</w:t>
      </w:r>
      <w:r w:rsidR="00712B39">
        <w:rPr>
          <w:rFonts w:ascii="Times New Roman" w:eastAsia="Times New Roman" w:hAnsi="Times New Roman" w:cs="Times New Roman"/>
          <w:noProof/>
          <w:sz w:val="24"/>
          <w:szCs w:val="24"/>
        </w:rPr>
        <w:t xml:space="preserve"> that </w:t>
      </w:r>
      <w:r w:rsidR="008E2770">
        <w:rPr>
          <w:rFonts w:ascii="Times New Roman" w:eastAsia="Times New Roman" w:hAnsi="Times New Roman" w:cs="Times New Roman"/>
          <w:noProof/>
          <w:sz w:val="24"/>
          <w:szCs w:val="24"/>
        </w:rPr>
        <w:t>the patterns are various on different performance groups as well as different stages</w:t>
      </w:r>
      <w:r w:rsidR="007C52ED">
        <w:rPr>
          <w:rFonts w:ascii="Times New Roman" w:eastAsia="Times New Roman" w:hAnsi="Times New Roman" w:cs="Times New Roman"/>
          <w:noProof/>
          <w:sz w:val="24"/>
          <w:szCs w:val="24"/>
        </w:rPr>
        <w:t xml:space="preserve">. </w:t>
      </w:r>
      <w:r w:rsidR="007C3B2F" w:rsidRPr="007C3B2F">
        <w:rPr>
          <w:rFonts w:ascii="Times New Roman" w:eastAsia="Times New Roman" w:hAnsi="Times New Roman" w:cs="Times New Roman"/>
          <w:noProof/>
          <w:sz w:val="24"/>
          <w:szCs w:val="24"/>
        </w:rPr>
        <w:t>Hicks et al.</w:t>
      </w:r>
      <w:r w:rsidR="007C3B2F">
        <w:rPr>
          <w:rFonts w:ascii="Times New Roman" w:eastAsia="Times New Roman" w:hAnsi="Times New Roman" w:cs="Times New Roman"/>
          <w:noProof/>
          <w:sz w:val="24"/>
          <w:szCs w:val="24"/>
        </w:rPr>
        <w:t xml:space="preserve"> (2016) used Survival Analysis technique and Interaction Network Analysis for analyzing drop-out rates in a SG to find out potential areas of improvement</w:t>
      </w:r>
      <w:r w:rsidR="007C3B2F" w:rsidRPr="25C4CA79">
        <w:fldChar w:fldCharType="begin" w:fldLock="1"/>
      </w:r>
      <w:r w:rsidR="007C52ED">
        <w:rPr>
          <w:rFonts w:ascii="Times New Roman" w:eastAsia="Times New Roman" w:hAnsi="Times New Roman" w:cs="Times New Roman"/>
          <w:noProof/>
          <w:sz w:val="24"/>
          <w:szCs w:val="24"/>
        </w:rPr>
        <w:instrText>ADDIN CSL_CITATION {"citationItems":[{"id":"ITEM-1","itemData":{"DOI":"10.1145/2883851.2883953","ISBN":"9781450341905","abstract":"Our previous work has demonstrated that players who perceive a game as more challenging are likely to perceive greater learning from that game [8]. However, this may not be the case for all sources of challenge. In this study of a Science learning game called Quantum Spectre, we found that students' progress through the first zone of the game seemed to encounter a \"roadblock\" during gameplay, dropping out when they cannot (or do not want to) progress further. Previously we had identified two primary types of errors in the learning game, Quantum Spectre: Science Errors related to the game's core educational content; and Puzzle Errors related to rules of the game but not to science knowledge. Using this prior analysis, alongside Survival Analysis techniques for analyzing time-series data and drop-out rates, we explored players' gameplay patterns to help us understand player dropout in Quantum Spectre. These results demonstrate that modeling player behavior can be useful for both assessing learning and for designing complex problem solving content for learning environments.","author":[{"dropping-particle":"","family":"Hicks","given":"Drew","non-dropping-particle":"","parse-names":false,"suffix":""},{"dropping-particle":"","family":"Eagle","given":"Michael","non-dropping-particle":"","parse-names":false,"suffix":""},{"dropping-particle":"","family":"Rowe","given":"Elizabeth","non-dropping-particle":"","parse-names":false,"suffix":""},{"dropping-particle":"","family":"Asbell-Clarke","given":"Jodi","non-dropping-particle":"","parse-names":false,"suffix":""},{"dropping-particle":"","family":"Edwards","given":"Teon","non-dropping-particle":"","parse-names":false,"suffix":""},{"dropping-particle":"","family":"Barnes","given":"Tiffany","non-dropping-particle":"","parse-names":false,"suffix":""}],"container-title":"Proceedings of the Sixth International Conference on Learning Analytics &amp; Knowledge - LAK '16","id":"ITEM-1","issued":{"date-parts":[["2016"]]},"page":"440-448","title":"Using game analytics to evaluate puzzle design and level progression in a serious game","type":"article-journal"},"uris":["http://www.mendeley.com/documents/?uuid=d0d475de-46ee-4eaf-ada8-09313f7e7797"]}],"mendeley":{"formattedCitation":"(Hicks et al., 2016)","manualFormatting":". These efforts have been facilitating understanding students' engagement, behavioral patterns, learning process and performance levels in SG environments.  ","plainTextFormattedCitation":"(Hicks et al., 2016)","previouslyFormattedCitation":"(Hicks et al., 2016)"},"properties":{"noteIndex":0},"schema":"https://github.com/citation-style-language/schema/raw/master/csl-citation.json"}</w:instrText>
      </w:r>
      <w:r w:rsidR="007C3B2F" w:rsidRPr="25C4CA79">
        <w:rPr>
          <w:rFonts w:ascii="Times New Roman" w:eastAsia="Times New Roman" w:hAnsi="Times New Roman" w:cs="Times New Roman"/>
          <w:noProof/>
          <w:sz w:val="24"/>
          <w:szCs w:val="24"/>
        </w:rPr>
        <w:fldChar w:fldCharType="separate"/>
      </w:r>
      <w:r w:rsidR="00A50BA5">
        <w:rPr>
          <w:rFonts w:ascii="Times New Roman" w:eastAsia="Times New Roman" w:hAnsi="Times New Roman" w:cs="Times New Roman"/>
          <w:noProof/>
          <w:sz w:val="24"/>
          <w:szCs w:val="24"/>
        </w:rPr>
        <w:t xml:space="preserve">. These efforts have been facilitating understanding students' engagement, behavioral patterns, learning process and performance levels in SG environments.  </w:t>
      </w:r>
      <w:r w:rsidR="007C3B2F" w:rsidRPr="25C4CA79">
        <w:fldChar w:fldCharType="end"/>
      </w:r>
      <w:r w:rsidR="00A50BA5">
        <w:t xml:space="preserve"> </w:t>
      </w:r>
    </w:p>
    <w:p w14:paraId="202F00D1" w14:textId="270EB0B5"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 xml:space="preserve">Prediction problem in Complex Serious Games </w:t>
      </w:r>
    </w:p>
    <w:p w14:paraId="0637335A" w14:textId="55843142" w:rsidR="00841DDA" w:rsidRDefault="00C8305E"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erious game can be </w:t>
      </w:r>
      <w:r w:rsidR="00650CB1">
        <w:rPr>
          <w:rFonts w:ascii="Times New Roman" w:eastAsia="Times New Roman" w:hAnsi="Times New Roman" w:cs="Times New Roman"/>
          <w:sz w:val="24"/>
          <w:szCs w:val="24"/>
        </w:rPr>
        <w:t>complicated</w:t>
      </w:r>
      <w:r>
        <w:rPr>
          <w:rFonts w:ascii="Times New Roman" w:eastAsia="Times New Roman" w:hAnsi="Times New Roman" w:cs="Times New Roman"/>
          <w:sz w:val="24"/>
          <w:szCs w:val="24"/>
        </w:rPr>
        <w:t xml:space="preserve"> enough to have diverse paths when solving a problem</w:t>
      </w:r>
      <w:r w:rsidR="00841DDA">
        <w:rPr>
          <w:rFonts w:ascii="Times New Roman" w:eastAsia="Times New Roman" w:hAnsi="Times New Roman" w:cs="Times New Roman"/>
          <w:sz w:val="24"/>
          <w:szCs w:val="24"/>
        </w:rPr>
        <w:t xml:space="preserve"> in it</w:t>
      </w:r>
      <w:r w:rsidR="00650CB1">
        <w:rPr>
          <w:rFonts w:ascii="Times New Roman" w:eastAsia="Times New Roman" w:hAnsi="Times New Roman" w:cs="Times New Roman"/>
          <w:sz w:val="24"/>
          <w:szCs w:val="24"/>
        </w:rPr>
        <w:t xml:space="preserve">. This </w:t>
      </w:r>
      <w:r w:rsidR="00841DDA">
        <w:rPr>
          <w:rFonts w:ascii="Times New Roman" w:eastAsia="Times New Roman" w:hAnsi="Times New Roman" w:cs="Times New Roman"/>
          <w:sz w:val="24"/>
          <w:szCs w:val="24"/>
        </w:rPr>
        <w:t xml:space="preserve">can </w:t>
      </w:r>
      <w:r w:rsidR="00650CB1" w:rsidRPr="00650CB1">
        <w:rPr>
          <w:rFonts w:ascii="Times New Roman" w:eastAsia="Times New Roman" w:hAnsi="Times New Roman" w:cs="Times New Roman"/>
          <w:sz w:val="24"/>
          <w:szCs w:val="24"/>
        </w:rPr>
        <w:t xml:space="preserve">make it difficult to </w:t>
      </w:r>
      <w:r w:rsidR="003160A7">
        <w:rPr>
          <w:rFonts w:ascii="Times New Roman" w:eastAsia="Times New Roman" w:hAnsi="Times New Roman" w:cs="Times New Roman"/>
          <w:sz w:val="24"/>
          <w:szCs w:val="24"/>
        </w:rPr>
        <w:t>build</w:t>
      </w:r>
      <w:r w:rsidR="00650CB1" w:rsidRPr="00650CB1">
        <w:rPr>
          <w:rFonts w:ascii="Times New Roman" w:eastAsia="Times New Roman" w:hAnsi="Times New Roman" w:cs="Times New Roman"/>
          <w:sz w:val="24"/>
          <w:szCs w:val="24"/>
        </w:rPr>
        <w:t xml:space="preserve"> predictive models</w:t>
      </w:r>
      <w:r>
        <w:rPr>
          <w:rFonts w:ascii="Times New Roman" w:eastAsia="Times New Roman" w:hAnsi="Times New Roman" w:cs="Times New Roman"/>
          <w:sz w:val="24"/>
          <w:szCs w:val="24"/>
        </w:rPr>
        <w:t xml:space="preserve"> </w:t>
      </w:r>
      <w:r w:rsidR="00650CB1">
        <w:rPr>
          <w:rFonts w:ascii="Times New Roman" w:eastAsia="Times New Roman" w:hAnsi="Times New Roman" w:cs="Times New Roman"/>
          <w:sz w:val="24"/>
          <w:szCs w:val="24"/>
        </w:rPr>
        <w:t xml:space="preserve">even though </w:t>
      </w:r>
      <w:r w:rsidR="009C44CC">
        <w:rPr>
          <w:rFonts w:ascii="Times New Roman" w:eastAsia="Times New Roman" w:hAnsi="Times New Roman" w:cs="Times New Roman"/>
          <w:sz w:val="24"/>
          <w:szCs w:val="24"/>
        </w:rPr>
        <w:t>researchers</w:t>
      </w:r>
      <w:r w:rsidR="00650CB1">
        <w:rPr>
          <w:rFonts w:ascii="Times New Roman" w:eastAsia="Times New Roman" w:hAnsi="Times New Roman" w:cs="Times New Roman"/>
          <w:sz w:val="24"/>
          <w:szCs w:val="24"/>
        </w:rPr>
        <w:t xml:space="preserve"> </w:t>
      </w:r>
      <w:r w:rsidR="00650CB1" w:rsidRPr="00650CB1">
        <w:rPr>
          <w:rFonts w:ascii="Times New Roman" w:eastAsia="Times New Roman" w:hAnsi="Times New Roman" w:cs="Times New Roman"/>
          <w:sz w:val="24"/>
          <w:szCs w:val="24"/>
        </w:rPr>
        <w:t xml:space="preserve">make use of </w:t>
      </w:r>
      <w:r w:rsidR="0071395C">
        <w:rPr>
          <w:rFonts w:ascii="Times New Roman" w:eastAsia="Times New Roman" w:hAnsi="Times New Roman" w:cs="Times New Roman"/>
          <w:sz w:val="24"/>
          <w:szCs w:val="24"/>
        </w:rPr>
        <w:lastRenderedPageBreak/>
        <w:t>several</w:t>
      </w:r>
      <w:r w:rsidR="00650CB1" w:rsidRPr="00650CB1">
        <w:rPr>
          <w:rFonts w:ascii="Times New Roman" w:eastAsia="Times New Roman" w:hAnsi="Times New Roman" w:cs="Times New Roman"/>
          <w:sz w:val="24"/>
          <w:szCs w:val="24"/>
        </w:rPr>
        <w:t xml:space="preserve"> </w:t>
      </w:r>
      <w:r w:rsidR="00A35234">
        <w:rPr>
          <w:rFonts w:ascii="Times New Roman" w:eastAsia="Times New Roman" w:hAnsi="Times New Roman" w:cs="Times New Roman"/>
          <w:sz w:val="24"/>
          <w:szCs w:val="24"/>
        </w:rPr>
        <w:t xml:space="preserve">machine </w:t>
      </w:r>
      <w:r w:rsidR="00650CB1" w:rsidRPr="00650CB1">
        <w:rPr>
          <w:rFonts w:ascii="Times New Roman" w:eastAsia="Times New Roman" w:hAnsi="Times New Roman" w:cs="Times New Roman"/>
          <w:sz w:val="24"/>
          <w:szCs w:val="24"/>
        </w:rPr>
        <w:t>learning techniques</w:t>
      </w:r>
      <w:r w:rsidR="0071395C">
        <w:rPr>
          <w:rFonts w:ascii="Times New Roman" w:eastAsia="Times New Roman" w:hAnsi="Times New Roman" w:cs="Times New Roman"/>
          <w:sz w:val="24"/>
          <w:szCs w:val="24"/>
        </w:rPr>
        <w:t>. One reason of it is that</w:t>
      </w:r>
      <w:r w:rsidR="00841DDA">
        <w:rPr>
          <w:rFonts w:ascii="Times New Roman" w:eastAsia="Times New Roman" w:hAnsi="Times New Roman" w:cs="Times New Roman"/>
          <w:sz w:val="24"/>
          <w:szCs w:val="24"/>
        </w:rPr>
        <w:t xml:space="preserve"> </w:t>
      </w:r>
      <w:r w:rsidR="009C44CC">
        <w:rPr>
          <w:rFonts w:ascii="Times New Roman" w:eastAsia="Times New Roman" w:hAnsi="Times New Roman" w:cs="Times New Roman"/>
          <w:sz w:val="24"/>
          <w:szCs w:val="24"/>
        </w:rPr>
        <w:t>they</w:t>
      </w:r>
      <w:r w:rsidR="003160A7">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could</w:t>
      </w:r>
      <w:r w:rsidR="003160A7">
        <w:rPr>
          <w:rFonts w:ascii="Times New Roman" w:eastAsia="Times New Roman" w:hAnsi="Times New Roman" w:cs="Times New Roman"/>
          <w:sz w:val="24"/>
          <w:szCs w:val="24"/>
        </w:rPr>
        <w:t xml:space="preserve"> fail </w:t>
      </w:r>
      <w:r w:rsidR="00841DDA">
        <w:rPr>
          <w:rFonts w:ascii="Times New Roman" w:eastAsia="Times New Roman" w:hAnsi="Times New Roman" w:cs="Times New Roman"/>
          <w:sz w:val="24"/>
          <w:szCs w:val="24"/>
        </w:rPr>
        <w:t xml:space="preserve">to </w:t>
      </w:r>
      <w:r w:rsidR="003160A7">
        <w:rPr>
          <w:rFonts w:ascii="Times New Roman" w:eastAsia="Times New Roman" w:hAnsi="Times New Roman" w:cs="Times New Roman"/>
          <w:sz w:val="24"/>
          <w:szCs w:val="24"/>
        </w:rPr>
        <w:t>construct</w:t>
      </w:r>
      <w:r w:rsidR="00841DDA">
        <w:rPr>
          <w:rFonts w:ascii="Times New Roman" w:eastAsia="Times New Roman" w:hAnsi="Times New Roman" w:cs="Times New Roman"/>
          <w:sz w:val="24"/>
          <w:szCs w:val="24"/>
        </w:rPr>
        <w:t xml:space="preserve"> a</w:t>
      </w:r>
      <w:r w:rsidR="003160A7">
        <w:rPr>
          <w:rFonts w:ascii="Times New Roman" w:eastAsia="Times New Roman" w:hAnsi="Times New Roman" w:cs="Times New Roman"/>
          <w:sz w:val="24"/>
          <w:szCs w:val="24"/>
        </w:rPr>
        <w:t xml:space="preserve"> labeled dataset to </w:t>
      </w:r>
      <w:r w:rsidR="009C44CC">
        <w:rPr>
          <w:rFonts w:ascii="Times New Roman" w:eastAsia="Times New Roman" w:hAnsi="Times New Roman" w:cs="Times New Roman"/>
          <w:sz w:val="24"/>
          <w:szCs w:val="24"/>
        </w:rPr>
        <w:t>make a</w:t>
      </w:r>
      <w:r w:rsidR="003160A7">
        <w:rPr>
          <w:rFonts w:ascii="Times New Roman" w:eastAsia="Times New Roman" w:hAnsi="Times New Roman" w:cs="Times New Roman"/>
          <w:sz w:val="24"/>
          <w:szCs w:val="24"/>
        </w:rPr>
        <w:t xml:space="preserve"> predictive model or </w:t>
      </w:r>
      <w:r w:rsidR="00747D80">
        <w:rPr>
          <w:rFonts w:ascii="Times New Roman" w:eastAsia="Times New Roman" w:hAnsi="Times New Roman" w:cs="Times New Roman"/>
          <w:sz w:val="24"/>
          <w:szCs w:val="24"/>
        </w:rPr>
        <w:t>they could fail to predict performance significantly</w:t>
      </w:r>
      <w:r w:rsidR="0071395C">
        <w:rPr>
          <w:rFonts w:ascii="Times New Roman" w:eastAsia="Times New Roman" w:hAnsi="Times New Roman" w:cs="Times New Roman"/>
          <w:sz w:val="24"/>
          <w:szCs w:val="24"/>
        </w:rPr>
        <w:t xml:space="preserve"> due to the game’s higher level of complexity</w:t>
      </w:r>
      <w:r w:rsidR="00747D80">
        <w:rPr>
          <w:rFonts w:ascii="Times New Roman" w:eastAsia="Times New Roman" w:hAnsi="Times New Roman" w:cs="Times New Roman"/>
          <w:sz w:val="24"/>
          <w:szCs w:val="24"/>
        </w:rPr>
        <w:t xml:space="preserve"> although they could build dataset</w:t>
      </w:r>
      <w:r w:rsidR="003160A7">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 xml:space="preserve">    </w:t>
      </w:r>
    </w:p>
    <w:p w14:paraId="6E4698B6" w14:textId="5792418F" w:rsidR="00CF740D" w:rsidRDefault="008B0EF3"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umerous</w:t>
      </w:r>
      <w:r w:rsidR="00841DDA" w:rsidRPr="25C4CA79">
        <w:rPr>
          <w:rFonts w:ascii="Times New Roman" w:eastAsia="Times New Roman" w:hAnsi="Times New Roman" w:cs="Times New Roman"/>
          <w:sz w:val="24"/>
          <w:szCs w:val="24"/>
        </w:rPr>
        <w:t xml:space="preserve"> prior research in </w:t>
      </w:r>
      <w:r w:rsidR="000171B1">
        <w:rPr>
          <w:rFonts w:ascii="Times New Roman" w:eastAsia="Times New Roman" w:hAnsi="Times New Roman" w:cs="Times New Roman"/>
          <w:sz w:val="24"/>
          <w:szCs w:val="24"/>
        </w:rPr>
        <w:t>PLA</w:t>
      </w:r>
      <w:r w:rsidR="00841DDA" w:rsidRPr="25C4CA79">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was able to have labeled data</w:t>
      </w:r>
      <w:bookmarkStart w:id="0" w:name="first"/>
      <w:bookmarkEnd w:id="0"/>
      <w:r w:rsidR="00841DDA">
        <w:rPr>
          <w:rFonts w:ascii="Times New Roman" w:eastAsia="Times New Roman" w:hAnsi="Times New Roman" w:cs="Times New Roman"/>
          <w:sz w:val="24"/>
          <w:szCs w:val="24"/>
        </w:rPr>
        <w:t xml:space="preserve"> with predictors in the form of multiple row</w:t>
      </w:r>
      <w:r w:rsidR="0071395C">
        <w:rPr>
          <w:rFonts w:ascii="Times New Roman" w:eastAsia="Times New Roman" w:hAnsi="Times New Roman" w:cs="Times New Roman"/>
          <w:sz w:val="24"/>
          <w:szCs w:val="24"/>
        </w:rPr>
        <w:t xml:space="preserve"> to solve simple prediction problem in its context</w:t>
      </w:r>
      <w:r w:rsidR="00841DDA">
        <w:rPr>
          <w:rFonts w:ascii="Times New Roman" w:eastAsia="Times New Roman" w:hAnsi="Times New Roman" w:cs="Times New Roman"/>
          <w:sz w:val="24"/>
          <w:szCs w:val="24"/>
        </w:rPr>
        <w:t xml:space="preserve">. </w:t>
      </w:r>
      <w:r w:rsidR="003160A7">
        <w:rPr>
          <w:rFonts w:ascii="Times New Roman" w:eastAsia="Times New Roman" w:hAnsi="Times New Roman" w:cs="Times New Roman"/>
          <w:sz w:val="24"/>
          <w:szCs w:val="24"/>
        </w:rPr>
        <w:t>For example,</w:t>
      </w:r>
      <w:r>
        <w:rPr>
          <w:rFonts w:ascii="Times New Roman" w:eastAsia="Times New Roman" w:hAnsi="Times New Roman" w:cs="Times New Roman"/>
          <w:sz w:val="24"/>
          <w:szCs w:val="24"/>
        </w:rPr>
        <w:t xml:space="preserve"> </w:t>
      </w:r>
      <w:r w:rsidRPr="008B0EF3">
        <w:rPr>
          <w:rFonts w:ascii="Times New Roman" w:eastAsia="Times New Roman" w:hAnsi="Times New Roman" w:cs="Times New Roman"/>
          <w:sz w:val="24"/>
          <w:szCs w:val="24"/>
        </w:rPr>
        <w:t>Huang and Fang (2013) used cumulative GPA</w:t>
      </w:r>
      <w:r>
        <w:rPr>
          <w:rFonts w:ascii="Times New Roman" w:eastAsia="Times New Roman" w:hAnsi="Times New Roman" w:cs="Times New Roman"/>
          <w:sz w:val="24"/>
          <w:szCs w:val="24"/>
        </w:rPr>
        <w:t>,</w:t>
      </w:r>
      <w:r w:rsidRPr="008B0EF3">
        <w:rPr>
          <w:rFonts w:ascii="Times New Roman" w:eastAsia="Times New Roman" w:hAnsi="Times New Roman" w:cs="Times New Roman"/>
          <w:sz w:val="24"/>
          <w:szCs w:val="24"/>
        </w:rPr>
        <w:t xml:space="preserve"> grades in four pre-requisite </w:t>
      </w:r>
      <w:r>
        <w:rPr>
          <w:rFonts w:ascii="Times New Roman" w:eastAsia="Times New Roman" w:hAnsi="Times New Roman" w:cs="Times New Roman"/>
          <w:sz w:val="24"/>
          <w:szCs w:val="24"/>
        </w:rPr>
        <w:t>courses</w:t>
      </w:r>
      <w:r w:rsidR="0071395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Pr="008B0EF3">
        <w:rPr>
          <w:rFonts w:ascii="Times New Roman" w:eastAsia="Times New Roman" w:hAnsi="Times New Roman" w:cs="Times New Roman"/>
          <w:sz w:val="24"/>
          <w:szCs w:val="24"/>
        </w:rPr>
        <w:t xml:space="preserve">three midterm exam grades as </w:t>
      </w:r>
      <w:r>
        <w:rPr>
          <w:rFonts w:ascii="Times New Roman" w:eastAsia="Times New Roman" w:hAnsi="Times New Roman" w:cs="Times New Roman"/>
          <w:sz w:val="24"/>
          <w:szCs w:val="24"/>
        </w:rPr>
        <w:t>features (predictors)</w:t>
      </w:r>
      <w:r w:rsidR="0071395C">
        <w:rPr>
          <w:rFonts w:ascii="Times New Roman" w:eastAsia="Times New Roman" w:hAnsi="Times New Roman" w:cs="Times New Roman"/>
          <w:sz w:val="24"/>
          <w:szCs w:val="24"/>
        </w:rPr>
        <w:t>.</w:t>
      </w:r>
      <w:r w:rsidR="00B970A5">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 xml:space="preserve">Its target label (predicted value) was </w:t>
      </w:r>
      <w:r w:rsidRPr="008B0EF3">
        <w:rPr>
          <w:rFonts w:ascii="Times New Roman" w:eastAsia="Times New Roman" w:hAnsi="Times New Roman" w:cs="Times New Roman"/>
          <w:sz w:val="24"/>
          <w:szCs w:val="24"/>
        </w:rPr>
        <w:t xml:space="preserve">students’ performance </w:t>
      </w:r>
      <w:r>
        <w:rPr>
          <w:rFonts w:ascii="Times New Roman" w:eastAsia="Times New Roman" w:hAnsi="Times New Roman" w:cs="Times New Roman"/>
          <w:sz w:val="24"/>
          <w:szCs w:val="24"/>
        </w:rPr>
        <w:t>at the end of</w:t>
      </w:r>
      <w:r w:rsidRPr="008B0EF3">
        <w:rPr>
          <w:rFonts w:ascii="Times New Roman" w:eastAsia="Times New Roman" w:hAnsi="Times New Roman" w:cs="Times New Roman"/>
          <w:sz w:val="24"/>
          <w:szCs w:val="24"/>
        </w:rPr>
        <w:t xml:space="preserve"> the semester</w:t>
      </w:r>
      <w:r w:rsidR="00A86ACD">
        <w:rPr>
          <w:rFonts w:ascii="Times New Roman" w:eastAsia="Times New Roman" w:hAnsi="Times New Roman" w:cs="Times New Roman"/>
          <w:sz w:val="24"/>
          <w:szCs w:val="24"/>
        </w:rPr>
        <w:t>.</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A</w:t>
      </w:r>
      <w:r w:rsidR="0071395C">
        <w:rPr>
          <w:rFonts w:ascii="Times New Roman" w:eastAsia="Times New Roman" w:hAnsi="Times New Roman" w:cs="Times New Roman"/>
          <w:sz w:val="24"/>
          <w:szCs w:val="24"/>
        </w:rPr>
        <w:t xml:space="preserve">nd </w:t>
      </w:r>
      <w:r w:rsidR="002B412E">
        <w:rPr>
          <w:rFonts w:ascii="Times New Roman" w:eastAsia="Times New Roman" w:hAnsi="Times New Roman" w:cs="Times New Roman"/>
          <w:sz w:val="24"/>
          <w:szCs w:val="24"/>
        </w:rPr>
        <w:t xml:space="preserve">each row of the dataset </w:t>
      </w:r>
      <w:r w:rsidR="00A86ACD">
        <w:rPr>
          <w:rFonts w:ascii="Times New Roman" w:eastAsia="Times New Roman" w:hAnsi="Times New Roman" w:cs="Times New Roman"/>
          <w:sz w:val="24"/>
          <w:szCs w:val="24"/>
        </w:rPr>
        <w:t>represents</w:t>
      </w:r>
      <w:r w:rsidR="002B412E">
        <w:rPr>
          <w:rFonts w:ascii="Times New Roman" w:eastAsia="Times New Roman" w:hAnsi="Times New Roman" w:cs="Times New Roman"/>
          <w:sz w:val="24"/>
          <w:szCs w:val="24"/>
        </w:rPr>
        <w:t xml:space="preserve"> each student</w:t>
      </w:r>
      <w:r w:rsidR="00A86ACD">
        <w:rPr>
          <w:rFonts w:ascii="Times New Roman" w:eastAsia="Times New Roman" w:hAnsi="Times New Roman" w:cs="Times New Roman"/>
          <w:sz w:val="24"/>
          <w:szCs w:val="24"/>
        </w:rPr>
        <w:t>’s information,</w:t>
      </w:r>
      <w:r w:rsidR="0071395C">
        <w:rPr>
          <w:rFonts w:ascii="Times New Roman" w:eastAsia="Times New Roman" w:hAnsi="Times New Roman" w:cs="Times New Roman"/>
          <w:sz w:val="24"/>
          <w:szCs w:val="24"/>
        </w:rPr>
        <w:t xml:space="preserve"> as is </w:t>
      </w:r>
      <w:r w:rsidR="00A86ACD">
        <w:rPr>
          <w:rFonts w:ascii="Times New Roman" w:eastAsia="Times New Roman" w:hAnsi="Times New Roman" w:cs="Times New Roman"/>
          <w:sz w:val="24"/>
          <w:szCs w:val="24"/>
        </w:rPr>
        <w:t xml:space="preserve">usual in </w:t>
      </w:r>
      <w:r w:rsidR="0071395C">
        <w:rPr>
          <w:rFonts w:ascii="Times New Roman" w:eastAsia="Times New Roman" w:hAnsi="Times New Roman" w:cs="Times New Roman"/>
          <w:sz w:val="24"/>
          <w:szCs w:val="24"/>
        </w:rPr>
        <w:t xml:space="preserve">a </w:t>
      </w:r>
      <w:r w:rsidR="00A86ACD">
        <w:rPr>
          <w:rFonts w:ascii="Times New Roman" w:eastAsia="Times New Roman" w:hAnsi="Times New Roman" w:cs="Times New Roman"/>
          <w:sz w:val="24"/>
          <w:szCs w:val="24"/>
        </w:rPr>
        <w:t xml:space="preserve">traditional </w:t>
      </w:r>
      <w:r w:rsidR="00970989">
        <w:rPr>
          <w:rFonts w:ascii="Times New Roman" w:eastAsia="Times New Roman" w:hAnsi="Times New Roman" w:cs="Times New Roman"/>
          <w:sz w:val="24"/>
          <w:szCs w:val="24"/>
        </w:rPr>
        <w:t xml:space="preserve">statistical dataset </w:t>
      </w:r>
      <w:r w:rsidR="00A86ACD">
        <w:rPr>
          <w:rFonts w:ascii="Times New Roman" w:eastAsia="Times New Roman" w:hAnsi="Times New Roman" w:cs="Times New Roman"/>
          <w:sz w:val="24"/>
          <w:szCs w:val="24"/>
        </w:rPr>
        <w:t>such as</w:t>
      </w:r>
      <w:r w:rsidR="00970989">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linear regression</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For the dataset, m</w:t>
      </w:r>
      <w:r>
        <w:rPr>
          <w:rFonts w:ascii="Times New Roman" w:eastAsia="Times New Roman" w:hAnsi="Times New Roman" w:cs="Times New Roman"/>
          <w:sz w:val="24"/>
          <w:szCs w:val="24"/>
        </w:rPr>
        <w:t>any researchers have utilized frequency or sum of time log data</w:t>
      </w:r>
      <w:r w:rsidR="006A5692">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for predictors as well</w:t>
      </w:r>
      <w:r>
        <w:rPr>
          <w:rFonts w:ascii="Times New Roman" w:eastAsia="Times New Roman" w:hAnsi="Times New Roman" w:cs="Times New Roman"/>
          <w:sz w:val="24"/>
          <w:szCs w:val="24"/>
        </w:rPr>
        <w:t xml:space="preserve">. </w:t>
      </w:r>
      <w:r w:rsidR="006A5692" w:rsidRPr="006A5692">
        <w:rPr>
          <w:rFonts w:ascii="Times New Roman" w:eastAsia="Times New Roman" w:hAnsi="Times New Roman" w:cs="Times New Roman"/>
          <w:sz w:val="24"/>
          <w:szCs w:val="24"/>
        </w:rPr>
        <w:t xml:space="preserve">Mills et al. (2014) collected </w:t>
      </w:r>
      <w:r w:rsidR="00EE6316">
        <w:rPr>
          <w:rFonts w:ascii="Times New Roman" w:eastAsia="Times New Roman" w:hAnsi="Times New Roman" w:cs="Times New Roman"/>
          <w:sz w:val="24"/>
          <w:szCs w:val="24"/>
        </w:rPr>
        <w:t xml:space="preserve">a </w:t>
      </w:r>
      <w:r w:rsidR="002B412E">
        <w:rPr>
          <w:rFonts w:ascii="Times New Roman" w:eastAsia="Times New Roman" w:hAnsi="Times New Roman" w:cs="Times New Roman"/>
          <w:sz w:val="24"/>
          <w:szCs w:val="24"/>
        </w:rPr>
        <w:t xml:space="preserve">dataset with </w:t>
      </w:r>
      <w:r w:rsidR="00EE6316">
        <w:rPr>
          <w:rFonts w:ascii="Times New Roman" w:eastAsia="Times New Roman" w:hAnsi="Times New Roman" w:cs="Times New Roman"/>
          <w:sz w:val="24"/>
          <w:szCs w:val="24"/>
        </w:rPr>
        <w:t xml:space="preserve">students’ </w:t>
      </w:r>
      <w:r w:rsidR="00EE6316">
        <w:rPr>
          <w:rFonts w:ascii="Times New Roman" w:eastAsia="Times New Roman" w:hAnsi="Times New Roman" w:cs="Times New Roman"/>
          <w:sz w:val="24"/>
          <w:szCs w:val="24"/>
        </w:rPr>
        <w:t>the location of quit (page number)</w:t>
      </w:r>
      <w:r w:rsidR="00EE6316">
        <w:rPr>
          <w:rFonts w:ascii="Times New Roman" w:eastAsia="Times New Roman" w:hAnsi="Times New Roman" w:cs="Times New Roman"/>
          <w:sz w:val="24"/>
          <w:szCs w:val="24"/>
        </w:rPr>
        <w:t xml:space="preserve"> as well as </w:t>
      </w:r>
      <w:r w:rsidR="006A5692" w:rsidRPr="006A5692">
        <w:rPr>
          <w:rFonts w:ascii="Times New Roman" w:eastAsia="Times New Roman" w:hAnsi="Times New Roman" w:cs="Times New Roman"/>
          <w:sz w:val="24"/>
          <w:szCs w:val="24"/>
        </w:rPr>
        <w:t xml:space="preserve">reading time information that </w:t>
      </w:r>
      <w:r w:rsidR="00EE6316">
        <w:rPr>
          <w:rFonts w:ascii="Times New Roman" w:eastAsia="Times New Roman" w:hAnsi="Times New Roman" w:cs="Times New Roman"/>
          <w:sz w:val="24"/>
          <w:szCs w:val="24"/>
        </w:rPr>
        <w:t xml:space="preserve">imply </w:t>
      </w:r>
      <w:r w:rsidR="006A5692" w:rsidRPr="006A5692">
        <w:rPr>
          <w:rFonts w:ascii="Times New Roman" w:eastAsia="Times New Roman" w:hAnsi="Times New Roman" w:cs="Times New Roman"/>
          <w:sz w:val="24"/>
          <w:szCs w:val="24"/>
        </w:rPr>
        <w:t xml:space="preserve">how long readers spent on each page </w:t>
      </w:r>
      <w:r w:rsidR="00EE6316" w:rsidRPr="006A5692">
        <w:rPr>
          <w:rFonts w:ascii="Times New Roman" w:eastAsia="Times New Roman" w:hAnsi="Times New Roman" w:cs="Times New Roman"/>
          <w:sz w:val="24"/>
          <w:szCs w:val="24"/>
        </w:rPr>
        <w:t>in a tutoring system</w:t>
      </w:r>
      <w:r w:rsidR="00EE6316">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E</w:t>
      </w:r>
      <w:r w:rsidR="002B412E">
        <w:rPr>
          <w:rFonts w:ascii="Times New Roman" w:eastAsia="Times New Roman" w:hAnsi="Times New Roman" w:cs="Times New Roman"/>
          <w:sz w:val="24"/>
          <w:szCs w:val="24"/>
        </w:rPr>
        <w:t xml:space="preserve">ach row of the dataset </w:t>
      </w:r>
      <w:r w:rsidR="00970989">
        <w:rPr>
          <w:rFonts w:ascii="Times New Roman" w:eastAsia="Times New Roman" w:hAnsi="Times New Roman" w:cs="Times New Roman"/>
          <w:sz w:val="24"/>
          <w:szCs w:val="24"/>
        </w:rPr>
        <w:t>was</w:t>
      </w:r>
      <w:r w:rsidR="002B412E">
        <w:rPr>
          <w:rFonts w:ascii="Times New Roman" w:eastAsia="Times New Roman" w:hAnsi="Times New Roman" w:cs="Times New Roman"/>
          <w:sz w:val="24"/>
          <w:szCs w:val="24"/>
        </w:rPr>
        <w:t xml:space="preserve"> </w:t>
      </w:r>
      <w:r w:rsidR="00EE6316">
        <w:rPr>
          <w:rFonts w:ascii="Times New Roman" w:eastAsia="Times New Roman" w:hAnsi="Times New Roman" w:cs="Times New Roman"/>
          <w:sz w:val="24"/>
          <w:szCs w:val="24"/>
        </w:rPr>
        <w:t xml:space="preserve">comprised of </w:t>
      </w:r>
      <w:r w:rsidR="002B412E">
        <w:rPr>
          <w:rFonts w:ascii="Times New Roman" w:eastAsia="Times New Roman" w:hAnsi="Times New Roman" w:cs="Times New Roman"/>
          <w:sz w:val="24"/>
          <w:szCs w:val="24"/>
        </w:rPr>
        <w:t>each reader</w:t>
      </w:r>
      <w:r w:rsidR="00EE6316">
        <w:rPr>
          <w:rFonts w:ascii="Times New Roman" w:eastAsia="Times New Roman" w:hAnsi="Times New Roman" w:cs="Times New Roman"/>
          <w:sz w:val="24"/>
          <w:szCs w:val="24"/>
        </w:rPr>
        <w:t>’s predictors</w:t>
      </w:r>
      <w:r w:rsidR="002B412E">
        <w:rPr>
          <w:rFonts w:ascii="Times New Roman" w:eastAsia="Times New Roman" w:hAnsi="Times New Roman" w:cs="Times New Roman"/>
          <w:sz w:val="24"/>
          <w:szCs w:val="24"/>
        </w:rPr>
        <w:t xml:space="preserve"> with </w:t>
      </w:r>
      <w:r w:rsidR="00EE6316">
        <w:rPr>
          <w:rFonts w:ascii="Times New Roman" w:eastAsia="Times New Roman" w:hAnsi="Times New Roman" w:cs="Times New Roman"/>
          <w:sz w:val="24"/>
          <w:szCs w:val="24"/>
        </w:rPr>
        <w:t xml:space="preserve">a </w:t>
      </w:r>
      <w:r w:rsidR="006F69BB">
        <w:rPr>
          <w:rFonts w:ascii="Times New Roman" w:eastAsia="Times New Roman" w:hAnsi="Times New Roman" w:cs="Times New Roman"/>
          <w:sz w:val="24"/>
          <w:szCs w:val="24"/>
        </w:rPr>
        <w:t>target label</w:t>
      </w:r>
      <w:r w:rsidR="00EE6316">
        <w:rPr>
          <w:rFonts w:ascii="Times New Roman" w:eastAsia="Times New Roman" w:hAnsi="Times New Roman" w:cs="Times New Roman"/>
          <w:sz w:val="24"/>
          <w:szCs w:val="24"/>
        </w:rPr>
        <w:t>:</w:t>
      </w:r>
      <w:r w:rsidR="006F69BB">
        <w:rPr>
          <w:rFonts w:ascii="Times New Roman" w:eastAsia="Times New Roman" w:hAnsi="Times New Roman" w:cs="Times New Roman"/>
          <w:sz w:val="24"/>
          <w:szCs w:val="24"/>
        </w:rPr>
        <w:t xml:space="preserve"> quitted or not quitted. </w:t>
      </w:r>
    </w:p>
    <w:p w14:paraId="776DB853" w14:textId="60184032" w:rsidR="008B3FA9" w:rsidRDefault="009C44CC" w:rsidP="0095704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t in a complex </w:t>
      </w:r>
      <w:r w:rsidR="00970989">
        <w:rPr>
          <w:rFonts w:ascii="Times New Roman" w:eastAsia="Times New Roman" w:hAnsi="Times New Roman" w:cs="Times New Roman"/>
          <w:sz w:val="24"/>
          <w:szCs w:val="24"/>
        </w:rPr>
        <w:t xml:space="preserve">research </w:t>
      </w:r>
      <w:r>
        <w:rPr>
          <w:rFonts w:ascii="Times New Roman" w:eastAsia="Times New Roman" w:hAnsi="Times New Roman" w:cs="Times New Roman"/>
          <w:sz w:val="24"/>
          <w:szCs w:val="24"/>
        </w:rPr>
        <w:t xml:space="preserve">context </w:t>
      </w:r>
      <w:r w:rsidR="00673C0D">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a sophisticated </w:t>
      </w:r>
      <w:r>
        <w:rPr>
          <w:rFonts w:ascii="Times New Roman" w:eastAsia="Times New Roman" w:hAnsi="Times New Roman" w:cs="Times New Roman"/>
          <w:sz w:val="24"/>
          <w:szCs w:val="24"/>
        </w:rPr>
        <w:t>SG environment</w:t>
      </w:r>
      <w:r w:rsidR="00970989">
        <w:rPr>
          <w:rFonts w:ascii="Times New Roman" w:eastAsia="Times New Roman" w:hAnsi="Times New Roman" w:cs="Times New Roman"/>
          <w:sz w:val="24"/>
          <w:szCs w:val="24"/>
        </w:rPr>
        <w:t>, dataset</w:t>
      </w:r>
      <w:r>
        <w:rPr>
          <w:rFonts w:ascii="Times New Roman" w:eastAsia="Times New Roman" w:hAnsi="Times New Roman" w:cs="Times New Roman"/>
          <w:sz w:val="24"/>
          <w:szCs w:val="24"/>
        </w:rPr>
        <w:t xml:space="preserve"> should have multiple rows per </w:t>
      </w:r>
      <w:r w:rsidR="00970989">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er or multiple target labels per </w:t>
      </w:r>
      <w:r w:rsidR="00AA2E4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user</w:t>
      </w:r>
      <w:r w:rsidR="00747D80">
        <w:rPr>
          <w:rFonts w:ascii="Times New Roman" w:eastAsia="Times New Roman" w:hAnsi="Times New Roman" w:cs="Times New Roman"/>
          <w:sz w:val="24"/>
          <w:szCs w:val="24"/>
        </w:rPr>
        <w:t xml:space="preserve"> since the log data of a user should not be aggregated in a row</w:t>
      </w:r>
      <w:r w:rsidR="009709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In that case, </w:t>
      </w:r>
      <w:r w:rsidR="00824F2B">
        <w:rPr>
          <w:rFonts w:ascii="Times New Roman" w:eastAsia="Times New Roman" w:hAnsi="Times New Roman" w:cs="Times New Roman"/>
          <w:sz w:val="24"/>
          <w:szCs w:val="24"/>
        </w:rPr>
        <w:t xml:space="preserve">researchers can’t use popular machine learning techniques such as </w:t>
      </w:r>
      <w:r w:rsidR="00824F2B" w:rsidRPr="00824F2B">
        <w:rPr>
          <w:rFonts w:ascii="Times New Roman" w:eastAsia="Times New Roman" w:hAnsi="Times New Roman" w:cs="Times New Roman"/>
          <w:sz w:val="24"/>
          <w:szCs w:val="24"/>
        </w:rPr>
        <w:t>Decision Tree, Logistic regression, Neural Network, NaiveBayes</w:t>
      </w:r>
      <w:r w:rsidR="00824F2B">
        <w:rPr>
          <w:rFonts w:ascii="Times New Roman" w:eastAsia="Times New Roman" w:hAnsi="Times New Roman" w:cs="Times New Roman"/>
          <w:sz w:val="24"/>
          <w:szCs w:val="24"/>
        </w:rPr>
        <w:t xml:space="preserve">, and Support Vector Machine since </w:t>
      </w:r>
      <w:r w:rsidR="00AA2E40">
        <w:rPr>
          <w:rFonts w:ascii="Times New Roman" w:eastAsia="Times New Roman" w:hAnsi="Times New Roman" w:cs="Times New Roman"/>
          <w:sz w:val="24"/>
          <w:szCs w:val="24"/>
        </w:rPr>
        <w:t>those methods need</w:t>
      </w:r>
      <w:r w:rsidR="00824F2B">
        <w:rPr>
          <w:rFonts w:ascii="Times New Roman" w:eastAsia="Times New Roman" w:hAnsi="Times New Roman" w:cs="Times New Roman"/>
          <w:sz w:val="24"/>
          <w:szCs w:val="24"/>
        </w:rPr>
        <w:t xml:space="preserve"> a dataset that should have each person each row as well as single target label</w:t>
      </w:r>
      <w:r w:rsidR="00AA2E40">
        <w:rPr>
          <w:rFonts w:ascii="Times New Roman" w:eastAsia="Times New Roman" w:hAnsi="Times New Roman" w:cs="Times New Roman"/>
          <w:sz w:val="24"/>
          <w:szCs w:val="24"/>
        </w:rPr>
        <w:t xml:space="preserve"> (e.g. quitted or not quitted). </w:t>
      </w:r>
      <w:r w:rsidR="00CF740D">
        <w:rPr>
          <w:rFonts w:ascii="Times New Roman" w:eastAsia="Times New Roman" w:hAnsi="Times New Roman" w:cs="Times New Roman"/>
          <w:sz w:val="24"/>
          <w:szCs w:val="24"/>
        </w:rPr>
        <w:t xml:space="preserve">For example, </w:t>
      </w:r>
      <w:r w:rsidR="00CF740D" w:rsidRPr="00CF740D">
        <w:rPr>
          <w:rFonts w:ascii="Times New Roman" w:eastAsia="Times New Roman" w:hAnsi="Times New Roman" w:cs="Times New Roman"/>
          <w:sz w:val="24"/>
          <w:szCs w:val="24"/>
        </w:rPr>
        <w:t>Min et al. (2016) investigated</w:t>
      </w:r>
      <w:r w:rsidR="00CF740D">
        <w:rPr>
          <w:rFonts w:ascii="Times New Roman" w:eastAsia="Times New Roman" w:hAnsi="Times New Roman" w:cs="Times New Roman"/>
          <w:sz w:val="24"/>
          <w:szCs w:val="24"/>
        </w:rPr>
        <w:t xml:space="preserve"> multiclass classification </w:t>
      </w:r>
      <w:r w:rsidR="00EE1F0F">
        <w:rPr>
          <w:rFonts w:ascii="Times New Roman" w:eastAsia="Times New Roman" w:hAnsi="Times New Roman" w:cs="Times New Roman"/>
          <w:sz w:val="24"/>
          <w:szCs w:val="24"/>
        </w:rPr>
        <w:t>(multi</w:t>
      </w:r>
      <w:r w:rsidR="00A04691">
        <w:rPr>
          <w:rFonts w:ascii="Times New Roman" w:eastAsia="Times New Roman" w:hAnsi="Times New Roman" w:cs="Times New Roman"/>
          <w:sz w:val="24"/>
          <w:szCs w:val="24"/>
        </w:rPr>
        <w:t>ple</w:t>
      </w:r>
      <w:r w:rsidR="00EE1F0F">
        <w:rPr>
          <w:rFonts w:ascii="Times New Roman" w:eastAsia="Times New Roman" w:hAnsi="Times New Roman" w:cs="Times New Roman"/>
          <w:sz w:val="24"/>
          <w:szCs w:val="24"/>
        </w:rPr>
        <w:t xml:space="preserve"> target label) </w:t>
      </w:r>
      <w:r w:rsidR="00CF740D">
        <w:rPr>
          <w:rFonts w:ascii="Times New Roman" w:eastAsia="Times New Roman" w:hAnsi="Times New Roman" w:cs="Times New Roman"/>
          <w:sz w:val="24"/>
          <w:szCs w:val="24"/>
        </w:rPr>
        <w:t xml:space="preserve">problem </w:t>
      </w:r>
      <w:r w:rsidR="00466692">
        <w:rPr>
          <w:rFonts w:ascii="Times New Roman" w:eastAsia="Times New Roman" w:hAnsi="Times New Roman" w:cs="Times New Roman"/>
          <w:sz w:val="24"/>
          <w:szCs w:val="24"/>
        </w:rPr>
        <w:t xml:space="preserve">in a serious game </w:t>
      </w:r>
      <w:r w:rsidR="00EF1CC8">
        <w:rPr>
          <w:rFonts w:ascii="Times New Roman" w:eastAsia="Times New Roman" w:hAnsi="Times New Roman" w:cs="Times New Roman"/>
          <w:sz w:val="24"/>
          <w:szCs w:val="24"/>
        </w:rPr>
        <w:t xml:space="preserve">using </w:t>
      </w:r>
      <w:r w:rsidR="00EF1CC8" w:rsidRPr="00EF1CC8">
        <w:rPr>
          <w:rFonts w:ascii="Times New Roman" w:eastAsia="Times New Roman" w:hAnsi="Times New Roman" w:cs="Times New Roman"/>
          <w:sz w:val="24"/>
          <w:szCs w:val="24"/>
        </w:rPr>
        <w:t>long short-term memory networks (LSTMs)</w:t>
      </w:r>
      <w:r w:rsidR="00EF1CC8">
        <w:rPr>
          <w:rFonts w:ascii="Times New Roman" w:eastAsia="Times New Roman" w:hAnsi="Times New Roman" w:cs="Times New Roman"/>
          <w:sz w:val="24"/>
          <w:szCs w:val="24"/>
        </w:rPr>
        <w:t xml:space="preserve"> which is a variant of Recurrent Neural Network (RNN), a </w:t>
      </w:r>
      <w:r w:rsidR="00EF1CC8">
        <w:rPr>
          <w:rFonts w:ascii="Times New Roman" w:eastAsia="Times New Roman" w:hAnsi="Times New Roman" w:cs="Times New Roman"/>
          <w:sz w:val="24"/>
          <w:szCs w:val="24"/>
        </w:rPr>
        <w:lastRenderedPageBreak/>
        <w:t xml:space="preserve">popular deep learning method for sequence observation. </w:t>
      </w:r>
      <w:r w:rsidR="00466692">
        <w:rPr>
          <w:rFonts w:ascii="Times New Roman" w:eastAsia="Times New Roman" w:hAnsi="Times New Roman" w:cs="Times New Roman"/>
          <w:sz w:val="24"/>
          <w:szCs w:val="24"/>
        </w:rPr>
        <w:t xml:space="preserve">They found that LSTM models yielded the best performing model </w:t>
      </w:r>
      <w:r w:rsidR="00957044">
        <w:rPr>
          <w:rFonts w:ascii="Times New Roman" w:eastAsia="Times New Roman" w:hAnsi="Times New Roman" w:cs="Times New Roman"/>
          <w:sz w:val="24"/>
          <w:szCs w:val="24"/>
        </w:rPr>
        <w:t>in classifying</w:t>
      </w:r>
      <w:r w:rsidR="00466692">
        <w:rPr>
          <w:rFonts w:ascii="Times New Roman" w:eastAsia="Times New Roman" w:hAnsi="Times New Roman" w:cs="Times New Roman"/>
          <w:sz w:val="24"/>
          <w:szCs w:val="24"/>
        </w:rPr>
        <w:t xml:space="preserve"> </w:t>
      </w:r>
      <w:r w:rsidR="00957044">
        <w:rPr>
          <w:rFonts w:ascii="Times New Roman" w:eastAsia="Times New Roman" w:hAnsi="Times New Roman" w:cs="Times New Roman"/>
          <w:sz w:val="24"/>
          <w:szCs w:val="24"/>
        </w:rPr>
        <w:t>player goal</w:t>
      </w:r>
      <w:r w:rsidR="00EF1CC8">
        <w:rPr>
          <w:rFonts w:ascii="Times New Roman" w:eastAsia="Times New Roman" w:hAnsi="Times New Roman" w:cs="Times New Roman"/>
          <w:sz w:val="24"/>
          <w:szCs w:val="24"/>
        </w:rPr>
        <w:t xml:space="preserve"> </w:t>
      </w:r>
      <w:r w:rsidR="00957044" w:rsidRPr="00957044">
        <w:rPr>
          <w:rFonts w:ascii="Times New Roman" w:eastAsia="Times New Roman" w:hAnsi="Times New Roman" w:cs="Times New Roman"/>
          <w:sz w:val="24"/>
          <w:szCs w:val="24"/>
        </w:rPr>
        <w:t>with game logs</w:t>
      </w:r>
      <w:r w:rsidR="00957044">
        <w:rPr>
          <w:rFonts w:ascii="Times New Roman" w:eastAsia="Times New Roman" w:hAnsi="Times New Roman" w:cs="Times New Roman"/>
          <w:sz w:val="24"/>
          <w:szCs w:val="24"/>
        </w:rPr>
        <w:t xml:space="preserve"> of players.</w:t>
      </w:r>
    </w:p>
    <w:p w14:paraId="03D89D30" w14:textId="7E40E171" w:rsidR="00824F2B" w:rsidRDefault="00824F2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paper, researchers </w:t>
      </w:r>
      <w:r w:rsidR="00AA2E40">
        <w:rPr>
          <w:rFonts w:ascii="Times New Roman" w:eastAsia="Times New Roman" w:hAnsi="Times New Roman" w:cs="Times New Roman"/>
          <w:sz w:val="24"/>
          <w:szCs w:val="24"/>
        </w:rPr>
        <w:t xml:space="preserve">explained </w:t>
      </w:r>
      <w:r w:rsidR="00EE1F0F">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research context </w:t>
      </w:r>
      <w:r w:rsidR="005D47CE">
        <w:rPr>
          <w:rFonts w:ascii="Times New Roman" w:eastAsia="Times New Roman" w:hAnsi="Times New Roman" w:cs="Times New Roman"/>
          <w:sz w:val="24"/>
          <w:szCs w:val="24"/>
        </w:rPr>
        <w:t xml:space="preserve">of multimodal </w:t>
      </w:r>
      <w:r w:rsidR="000329D7">
        <w:rPr>
          <w:rFonts w:ascii="Times New Roman" w:eastAsia="Times New Roman" w:hAnsi="Times New Roman" w:cs="Times New Roman"/>
          <w:sz w:val="24"/>
          <w:szCs w:val="24"/>
        </w:rPr>
        <w:t>(multi-label)</w:t>
      </w:r>
      <w:r w:rsidR="000329D7">
        <w:rPr>
          <w:rFonts w:ascii="Times New Roman" w:eastAsia="Times New Roman" w:hAnsi="Times New Roman" w:cs="Times New Roman"/>
          <w:sz w:val="24"/>
          <w:szCs w:val="24"/>
        </w:rPr>
        <w:t xml:space="preserve"> </w:t>
      </w:r>
      <w:r w:rsidR="005D47CE">
        <w:rPr>
          <w:rFonts w:ascii="Times New Roman" w:eastAsia="Times New Roman" w:hAnsi="Times New Roman" w:cs="Times New Roman"/>
          <w:sz w:val="24"/>
          <w:szCs w:val="24"/>
        </w:rPr>
        <w:t>lea</w:t>
      </w:r>
      <w:r w:rsidR="000329D7">
        <w:rPr>
          <w:rFonts w:ascii="Times New Roman" w:eastAsia="Times New Roman" w:hAnsi="Times New Roman" w:cs="Times New Roman"/>
          <w:sz w:val="24"/>
          <w:szCs w:val="24"/>
        </w:rPr>
        <w:t>rning analytics with multimodal d</w:t>
      </w:r>
      <w:r w:rsidR="005D47CE">
        <w:rPr>
          <w:rFonts w:ascii="Times New Roman" w:eastAsia="Times New Roman" w:hAnsi="Times New Roman" w:cs="Times New Roman"/>
          <w:sz w:val="24"/>
          <w:szCs w:val="24"/>
        </w:rPr>
        <w:t xml:space="preserve">ata </w:t>
      </w:r>
      <w:r w:rsidR="00AA2E40">
        <w:rPr>
          <w:rFonts w:ascii="Times New Roman" w:eastAsia="Times New Roman" w:hAnsi="Times New Roman" w:cs="Times New Roman"/>
          <w:sz w:val="24"/>
          <w:szCs w:val="24"/>
        </w:rPr>
        <w:t>that need to have multiple row per a user as well as multiple target label in the dataset for PLA in a SG environment, and presented</w:t>
      </w:r>
      <w:r>
        <w:rPr>
          <w:rFonts w:ascii="Times New Roman" w:eastAsia="Times New Roman" w:hAnsi="Times New Roman" w:cs="Times New Roman"/>
          <w:sz w:val="24"/>
          <w:szCs w:val="24"/>
        </w:rPr>
        <w:t xml:space="preserve"> </w:t>
      </w:r>
      <w:r w:rsidR="00AA2E40">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predictive model </w:t>
      </w:r>
      <w:r w:rsidR="00AA2E40">
        <w:rPr>
          <w:rFonts w:ascii="Times New Roman" w:eastAsia="Times New Roman" w:hAnsi="Times New Roman" w:cs="Times New Roman"/>
          <w:sz w:val="24"/>
          <w:szCs w:val="24"/>
        </w:rPr>
        <w:t>with Machine Learning technique using Convolutional Neural Network. The following research questions guided this research:</w:t>
      </w:r>
    </w:p>
    <w:p w14:paraId="0F1F1FCE" w14:textId="0C568A47" w:rsidR="00AB167B" w:rsidRDefault="00AB167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How predictive model </w:t>
      </w:r>
      <w:r w:rsidR="005D073A">
        <w:rPr>
          <w:rFonts w:ascii="Times New Roman" w:eastAsia="Times New Roman" w:hAnsi="Times New Roman" w:cs="Times New Roman"/>
          <w:sz w:val="24"/>
          <w:szCs w:val="24"/>
        </w:rPr>
        <w:t xml:space="preserve">can be built to predict performance of users whose trajectories </w:t>
      </w:r>
      <w:r w:rsidR="005D073A">
        <w:rPr>
          <w:rFonts w:ascii="Times New Roman" w:eastAsia="Times New Roman" w:hAnsi="Times New Roman" w:cs="Times New Roman"/>
          <w:sz w:val="24"/>
          <w:szCs w:val="24"/>
        </w:rPr>
        <w:tab/>
      </w:r>
      <w:r w:rsidR="00041E72">
        <w:rPr>
          <w:rFonts w:ascii="Times New Roman" w:eastAsia="Times New Roman" w:hAnsi="Times New Roman" w:cs="Times New Roman"/>
          <w:sz w:val="24"/>
          <w:szCs w:val="24"/>
        </w:rPr>
        <w:t>are</w:t>
      </w:r>
      <w:r w:rsidR="005D073A">
        <w:rPr>
          <w:rFonts w:ascii="Times New Roman" w:eastAsia="Times New Roman" w:hAnsi="Times New Roman" w:cs="Times New Roman"/>
          <w:sz w:val="24"/>
          <w:szCs w:val="24"/>
        </w:rPr>
        <w:t xml:space="preserve"> vary</w:t>
      </w:r>
      <w:r w:rsidR="00041E72">
        <w:rPr>
          <w:rFonts w:ascii="Times New Roman" w:eastAsia="Times New Roman" w:hAnsi="Times New Roman" w:cs="Times New Roman"/>
          <w:sz w:val="24"/>
          <w:szCs w:val="24"/>
        </w:rPr>
        <w:t xml:space="preserve"> in a complex serious game</w:t>
      </w:r>
      <w:r w:rsidR="005D073A">
        <w:rPr>
          <w:rFonts w:ascii="Times New Roman" w:eastAsia="Times New Roman" w:hAnsi="Times New Roman" w:cs="Times New Roman"/>
          <w:sz w:val="24"/>
          <w:szCs w:val="24"/>
        </w:rPr>
        <w:t>?</w:t>
      </w:r>
    </w:p>
    <w:p w14:paraId="0117F1FB" w14:textId="427C7EB3" w:rsidR="00321A74" w:rsidRDefault="00321A74" w:rsidP="005C3B2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d this, in turn, leads to sub-questions such as:</w:t>
      </w:r>
    </w:p>
    <w:p w14:paraId="319A83CC" w14:textId="0B24F7DE"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5D073A">
        <w:rPr>
          <w:rFonts w:ascii="Times New Roman" w:eastAsia="Times New Roman" w:hAnsi="Times New Roman" w:cs="Times New Roman"/>
          <w:sz w:val="24"/>
          <w:szCs w:val="24"/>
        </w:rPr>
        <w:t xml:space="preserve">. </w:t>
      </w:r>
      <w:r w:rsidR="00041E72">
        <w:rPr>
          <w:rFonts w:ascii="Times New Roman" w:eastAsia="Times New Roman" w:hAnsi="Times New Roman" w:cs="Times New Roman"/>
          <w:sz w:val="24"/>
          <w:szCs w:val="24"/>
        </w:rPr>
        <w:t>What can be the predictors for the predictive model in a complex serious game to explain students’ performance?</w:t>
      </w:r>
    </w:p>
    <w:p w14:paraId="21994E67" w14:textId="18CE8C10"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041E72">
        <w:rPr>
          <w:rFonts w:ascii="Times New Roman" w:eastAsia="Times New Roman" w:hAnsi="Times New Roman" w:cs="Times New Roman"/>
          <w:sz w:val="24"/>
          <w:szCs w:val="24"/>
        </w:rPr>
        <w:t xml:space="preserve">. In case target labels are multiple, what kind of modeling </w:t>
      </w:r>
      <w:r w:rsidR="00D55415">
        <w:rPr>
          <w:rFonts w:ascii="Times New Roman" w:eastAsia="Times New Roman" w:hAnsi="Times New Roman" w:cs="Times New Roman"/>
          <w:sz w:val="24"/>
          <w:szCs w:val="24"/>
        </w:rPr>
        <w:t>technique</w:t>
      </w:r>
      <w:r w:rsidR="00041E72">
        <w:rPr>
          <w:rFonts w:ascii="Times New Roman" w:eastAsia="Times New Roman" w:hAnsi="Times New Roman" w:cs="Times New Roman"/>
          <w:sz w:val="24"/>
          <w:szCs w:val="24"/>
        </w:rPr>
        <w:t xml:space="preserve"> can be used to build predictive model?</w:t>
      </w:r>
    </w:p>
    <w:p w14:paraId="17572644" w14:textId="6CDFAC1A" w:rsidR="00055C96" w:rsidRPr="00106043" w:rsidRDefault="00055C96" w:rsidP="00055C96">
      <w:pPr>
        <w:spacing w:line="480" w:lineRule="auto"/>
        <w:outlineLvl w:val="0"/>
        <w:rPr>
          <w:rFonts w:ascii="Times New Roman,Times" w:eastAsia="Times New Roman,Times" w:hAnsi="Times New Roman,Times" w:cs="Times New Roman,Times"/>
          <w:b/>
          <w:bCs/>
          <w:sz w:val="24"/>
          <w:szCs w:val="24"/>
        </w:rPr>
      </w:pPr>
      <w:r w:rsidRPr="00055C96">
        <w:rPr>
          <w:rFonts w:ascii="Times New Roman" w:eastAsia="Times New Roman" w:hAnsi="Times New Roman" w:cs="Times New Roman"/>
          <w:b/>
          <w:bCs/>
          <w:sz w:val="24"/>
          <w:szCs w:val="24"/>
        </w:rPr>
        <w:t>Convolutional neural networks</w:t>
      </w:r>
      <w:r w:rsidR="00C00E89">
        <w:rPr>
          <w:rFonts w:ascii="Times New Roman" w:eastAsia="Times New Roman" w:hAnsi="Times New Roman" w:cs="Times New Roman"/>
          <w:b/>
          <w:bCs/>
          <w:sz w:val="24"/>
          <w:szCs w:val="24"/>
        </w:rPr>
        <w:t xml:space="preserve"> (CNN)</w:t>
      </w:r>
    </w:p>
    <w:p w14:paraId="1D4909DD" w14:textId="03300279" w:rsidR="005D073A" w:rsidRDefault="00C00E89" w:rsidP="00FC480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FC480B">
        <w:rPr>
          <w:rFonts w:ascii="Times New Roman" w:eastAsia="Times New Roman" w:hAnsi="Times New Roman" w:cs="Times New Roman"/>
          <w:sz w:val="24"/>
          <w:szCs w:val="24"/>
        </w:rPr>
        <w:t>Convolutional Neural Network (</w:t>
      </w:r>
      <w:r>
        <w:rPr>
          <w:rFonts w:ascii="Times New Roman" w:eastAsia="Times New Roman" w:hAnsi="Times New Roman" w:cs="Times New Roman"/>
          <w:sz w:val="24"/>
          <w:szCs w:val="24"/>
        </w:rPr>
        <w:t>CNN</w:t>
      </w:r>
      <w:r w:rsidR="00FC480B">
        <w:rPr>
          <w:rFonts w:ascii="Times New Roman" w:eastAsia="Times New Roman" w:hAnsi="Times New Roman" w:cs="Times New Roman"/>
          <w:sz w:val="24"/>
          <w:szCs w:val="24"/>
        </w:rPr>
        <w:t xml:space="preserve">) is a class of deep learning, which was </w:t>
      </w:r>
      <w:r w:rsidR="00FC480B" w:rsidRPr="00FC480B">
        <w:rPr>
          <w:rFonts w:ascii="Times New Roman" w:eastAsia="Times New Roman" w:hAnsi="Times New Roman" w:cs="Times New Roman"/>
          <w:sz w:val="24"/>
          <w:szCs w:val="24"/>
        </w:rPr>
        <w:t>designed to process data that come in the form of</w:t>
      </w:r>
      <w:r w:rsidR="00FC480B">
        <w:rPr>
          <w:rFonts w:ascii="Times New Roman" w:eastAsia="Times New Roman" w:hAnsi="Times New Roman" w:cs="Times New Roman"/>
          <w:sz w:val="24"/>
          <w:szCs w:val="24"/>
        </w:rPr>
        <w:t xml:space="preserve"> </w:t>
      </w:r>
      <w:r w:rsidR="00FC480B" w:rsidRPr="00FC480B">
        <w:rPr>
          <w:rFonts w:ascii="Times New Roman" w:eastAsia="Times New Roman" w:hAnsi="Times New Roman" w:cs="Times New Roman"/>
          <w:sz w:val="24"/>
          <w:szCs w:val="24"/>
        </w:rPr>
        <w:t>multiple arrays,</w:t>
      </w:r>
      <w:r w:rsidR="00FC480B">
        <w:rPr>
          <w:rFonts w:ascii="Times New Roman" w:eastAsia="Times New Roman" w:hAnsi="Times New Roman" w:cs="Times New Roman"/>
          <w:sz w:val="24"/>
          <w:szCs w:val="24"/>
        </w:rPr>
        <w:t xml:space="preserve"> and </w:t>
      </w:r>
      <w:r w:rsidRPr="00FC480B">
        <w:rPr>
          <w:rFonts w:ascii="Times New Roman" w:eastAsia="Times New Roman" w:hAnsi="Times New Roman" w:cs="Times New Roman"/>
          <w:sz w:val="24"/>
          <w:szCs w:val="24"/>
        </w:rPr>
        <w:t>h</w:t>
      </w:r>
      <w:r>
        <w:rPr>
          <w:rFonts w:ascii="Times New Roman" w:eastAsia="Times New Roman" w:hAnsi="Times New Roman" w:cs="Times New Roman"/>
          <w:sz w:val="24"/>
          <w:szCs w:val="24"/>
        </w:rPr>
        <w:t>as been widely used for challenging many machine-lea</w:t>
      </w:r>
      <w:bookmarkStart w:id="1" w:name="_GoBack"/>
      <w:bookmarkEnd w:id="1"/>
      <w:r>
        <w:rPr>
          <w:rFonts w:ascii="Times New Roman" w:eastAsia="Times New Roman" w:hAnsi="Times New Roman" w:cs="Times New Roman"/>
          <w:sz w:val="24"/>
          <w:szCs w:val="24"/>
        </w:rPr>
        <w:t>rning tasks</w:t>
      </w:r>
      <w:r w:rsidR="00FC480B">
        <w:rPr>
          <w:rFonts w:ascii="Times New Roman" w:eastAsia="Times New Roman" w:hAnsi="Times New Roman" w:cs="Times New Roman"/>
          <w:sz w:val="24"/>
          <w:szCs w:val="24"/>
        </w:rPr>
        <w:t xml:space="preserve"> such as text classification, image classification </w:t>
      </w:r>
      <w:r w:rsidR="00A6243A">
        <w:rPr>
          <w:rFonts w:ascii="Times New Roman" w:eastAsia="Times New Roman" w:hAnsi="Times New Roman" w:cs="Times New Roman"/>
          <w:sz w:val="24"/>
          <w:szCs w:val="24"/>
        </w:rPr>
        <w:fldChar w:fldCharType="begin" w:fldLock="1"/>
      </w:r>
      <w:r w:rsidR="00A6243A">
        <w:rPr>
          <w:rFonts w:ascii="Times New Roman" w:eastAsia="Times New Roman" w:hAnsi="Times New Roman" w:cs="Times New Roman"/>
          <w:sz w:val="24"/>
          <w:szCs w:val="24"/>
        </w:rPr>
        <w:instrText>ADDIN CSL_CITATION {"citationItems":[{"id":"ITEM-1","itemData":{"DOI":"10.1038/nature14539","ISBN":"9780521835688","ISSN":"14764687","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b2b318aa-064e-47f6-a5f1-55653f4f1459"]}],"mendeley":{"formattedCitation":"(Lecun, Bengio, &amp; Hinton, 2015)","plainTextFormattedCitation":"(Lecun, Bengio, &amp; Hinton, 2015)"},"properties":{"noteIndex":0},"schema":"https://github.com/citation-style-language/schema/raw/master/csl-citation.json"}</w:instrText>
      </w:r>
      <w:r w:rsidR="00A6243A">
        <w:rPr>
          <w:rFonts w:ascii="Times New Roman" w:eastAsia="Times New Roman" w:hAnsi="Times New Roman" w:cs="Times New Roman"/>
          <w:sz w:val="24"/>
          <w:szCs w:val="24"/>
        </w:rPr>
        <w:fldChar w:fldCharType="separate"/>
      </w:r>
      <w:r w:rsidR="00A6243A" w:rsidRPr="00A6243A">
        <w:rPr>
          <w:rFonts w:ascii="Times New Roman" w:eastAsia="Times New Roman" w:hAnsi="Times New Roman" w:cs="Times New Roman"/>
          <w:noProof/>
          <w:sz w:val="24"/>
          <w:szCs w:val="24"/>
        </w:rPr>
        <w:t>(Lecun, Bengio, &amp; Hinton, 2015)</w:t>
      </w:r>
      <w:r w:rsidR="00A6243A">
        <w:rPr>
          <w:rFonts w:ascii="Times New Roman" w:eastAsia="Times New Roman" w:hAnsi="Times New Roman" w:cs="Times New Roman"/>
          <w:sz w:val="24"/>
          <w:szCs w:val="24"/>
        </w:rPr>
        <w:fldChar w:fldCharType="end"/>
      </w:r>
      <w:r w:rsidR="00A6243A">
        <w:rPr>
          <w:rFonts w:ascii="Times New Roman" w:eastAsia="Times New Roman" w:hAnsi="Times New Roman" w:cs="Times New Roman"/>
          <w:sz w:val="24"/>
          <w:szCs w:val="24"/>
        </w:rPr>
        <w:t>.</w:t>
      </w:r>
      <w:r w:rsidR="006E3F70">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 xml:space="preserve">The </w:t>
      </w:r>
      <w:r w:rsidR="009D0095">
        <w:rPr>
          <w:rFonts w:ascii="Times New Roman" w:eastAsia="Times New Roman" w:hAnsi="Times New Roman" w:cs="Times New Roman"/>
          <w:sz w:val="24"/>
          <w:szCs w:val="24"/>
        </w:rPr>
        <w:t>CNN captures spatial</w:t>
      </w:r>
      <w:r w:rsidR="00AF7B33">
        <w:rPr>
          <w:rFonts w:ascii="Times New Roman" w:eastAsia="Times New Roman" w:hAnsi="Times New Roman" w:cs="Times New Roman"/>
          <w:sz w:val="24"/>
          <w:szCs w:val="24"/>
        </w:rPr>
        <w:t xml:space="preserve"> topology</w:t>
      </w:r>
      <w:r w:rsidR="009D0095">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 xml:space="preserve">much better than standard neural networks since it detects distinctive features wherever they appear on the input (LeCun et al., 1998).  </w:t>
      </w:r>
    </w:p>
    <w:p w14:paraId="1B2FFBB3" w14:textId="0FB6CC92" w:rsidR="00116214" w:rsidRDefault="00116214" w:rsidP="0011621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G log data has spatial-temporal nature </w:t>
      </w:r>
      <w:r w:rsidRPr="00116214">
        <w:rPr>
          <w:rFonts w:ascii="Times New Roman" w:eastAsia="Times New Roman" w:hAnsi="Times New Roman" w:cs="Times New Roman"/>
          <w:sz w:val="24"/>
          <w:szCs w:val="24"/>
        </w:rPr>
        <w:t>(Loh &amp; Sheng, 2015).</w:t>
      </w:r>
      <w:r>
        <w:rPr>
          <w:rFonts w:ascii="Times New Roman" w:eastAsia="Times New Roman" w:hAnsi="Times New Roman" w:cs="Times New Roman"/>
          <w:sz w:val="24"/>
          <w:szCs w:val="24"/>
        </w:rPr>
        <w:t xml:space="preserve"> </w:t>
      </w:r>
    </w:p>
    <w:p w14:paraId="72D2A606" w14:textId="479E2F51" w:rsidR="00116214" w:rsidRDefault="00142C14" w:rsidP="00116214">
      <w:pPr>
        <w:spacing w:line="480" w:lineRule="auto"/>
        <w:ind w:firstLine="720"/>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J</w:t>
      </w:r>
      <w:r>
        <w:rPr>
          <w:rFonts w:ascii="Times New Roman" w:eastAsia="맑은 고딕" w:hAnsi="Times New Roman" w:cs="Times New Roman"/>
          <w:sz w:val="24"/>
          <w:szCs w:val="24"/>
          <w:lang w:eastAsia="ko-KR"/>
        </w:rPr>
        <w:t>ina’s research</w:t>
      </w:r>
    </w:p>
    <w:p w14:paraId="1A8A1609" w14:textId="3231A33E" w:rsidR="00142C14" w:rsidRDefault="00142C14" w:rsidP="00142C1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Have a strong 2-dimension local structure: variables that are spatially or temporally nearby are highly correlated (LeCun et al., 1998).</w:t>
      </w:r>
    </w:p>
    <w:p w14:paraId="35504A48" w14:textId="071BE6CA" w:rsidR="00142C14" w:rsidRDefault="00A153EB" w:rsidP="00142C14">
      <w:pPr>
        <w:spacing w:line="480" w:lineRule="auto"/>
        <w:ind w:firstLine="720"/>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W</w:t>
      </w:r>
      <w:r>
        <w:rPr>
          <w:rFonts w:ascii="Times New Roman" w:eastAsia="맑은 고딕" w:hAnsi="Times New Roman" w:cs="Times New Roman"/>
          <w:sz w:val="24"/>
          <w:szCs w:val="24"/>
          <w:lang w:eastAsia="ko-KR"/>
        </w:rPr>
        <w:t>hy CNN?</w:t>
      </w:r>
    </w:p>
    <w:p w14:paraId="3C1C8CEB" w14:textId="77777777" w:rsidR="00C31902" w:rsidRDefault="00C31902" w:rsidP="00C3190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Pr="00BE10DA">
        <w:rPr>
          <w:rFonts w:ascii="Times New Roman" w:eastAsia="Times New Roman" w:hAnsi="Times New Roman" w:cs="Times New Roman"/>
          <w:sz w:val="24"/>
          <w:szCs w:val="24"/>
        </w:rPr>
        <w:t>ntelligent analysis has been developed, among which some, e.g., Neural Network and Deep Learning,</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have achieved great success and applied to various fields such as image and speech recognition.</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The main advantage of these methods lies in the strong capability of processing unstructured data,</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which also makes it possible to detect learning styles dynamically via the behavior sequence of learners</w:t>
      </w:r>
      <w:r>
        <w:rPr>
          <w:rFonts w:ascii="Times New Roman" w:eastAsia="Times New Roman" w:hAnsi="Times New Roman" w:cs="Times New Roman"/>
          <w:sz w:val="24"/>
          <w:szCs w:val="24"/>
        </w:rPr>
        <w:t>.</w:t>
      </w:r>
    </w:p>
    <w:p w14:paraId="2E56DA54" w14:textId="77777777" w:rsidR="00C31902" w:rsidRPr="00BE10DA" w:rsidRDefault="00C31902" w:rsidP="00C31902">
      <w:pPr>
        <w:spacing w:line="480" w:lineRule="auto"/>
        <w:ind w:firstLine="720"/>
        <w:rPr>
          <w:rFonts w:ascii="Times New Roman" w:eastAsia="Times New Roman" w:hAnsi="Times New Roman" w:cs="Times New Roman"/>
          <w:sz w:val="24"/>
          <w:szCs w:val="24"/>
        </w:rPr>
      </w:pPr>
    </w:p>
    <w:p w14:paraId="5502A2E1" w14:textId="77777777" w:rsidR="00C31902" w:rsidRDefault="00C31902" w:rsidP="00C31902">
      <w:pPr>
        <w:spacing w:line="480" w:lineRule="auto"/>
        <w:ind w:firstLine="72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in LMS</w:t>
      </w:r>
    </w:p>
    <w:p w14:paraId="54717C98" w14:textId="77777777" w:rsidR="00C31902" w:rsidRPr="00142C14" w:rsidRDefault="00C31902" w:rsidP="00142C14">
      <w:pPr>
        <w:spacing w:line="480" w:lineRule="auto"/>
        <w:ind w:firstLine="720"/>
        <w:rPr>
          <w:rFonts w:ascii="Times New Roman" w:eastAsia="맑은 고딕" w:hAnsi="Times New Roman" w:cs="Times New Roman"/>
          <w:sz w:val="24"/>
          <w:szCs w:val="24"/>
          <w:lang w:eastAsia="ko-KR"/>
        </w:rPr>
      </w:pPr>
    </w:p>
    <w:p w14:paraId="147D267A" w14:textId="2C5F2CBC" w:rsidR="00F574FF" w:rsidRPr="00106043" w:rsidRDefault="00AF08C2" w:rsidP="00142C14">
      <w:pPr>
        <w:spacing w:line="480" w:lineRule="auto"/>
        <w:jc w:val="center"/>
        <w:outlineLvl w:val="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Method</w:t>
      </w:r>
    </w:p>
    <w:p w14:paraId="7F0B0326" w14:textId="6A40A607" w:rsidR="00990B56" w:rsidRPr="00106043" w:rsidRDefault="00990B56"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Research Context</w:t>
      </w:r>
    </w:p>
    <w:p w14:paraId="3FB88815" w14:textId="793618F4" w:rsidR="00863CDB" w:rsidRDefault="00990B56" w:rsidP="00990B56">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E7267">
        <w:rPr>
          <w:rFonts w:ascii="Times New Roman" w:eastAsia="Times New Roman" w:hAnsi="Times New Roman" w:cs="Times New Roman"/>
          <w:sz w:val="24"/>
          <w:szCs w:val="24"/>
        </w:rPr>
        <w:t xml:space="preserve">This study was conducted </w:t>
      </w:r>
      <w:r>
        <w:rPr>
          <w:rFonts w:ascii="Times New Roman" w:eastAsia="Times New Roman" w:hAnsi="Times New Roman" w:cs="Times New Roman"/>
          <w:sz w:val="24"/>
          <w:szCs w:val="24"/>
        </w:rPr>
        <w:t>Participants were 1,855 six graders from middle schools i</w:t>
      </w:r>
      <w:r w:rsidRPr="00AF08C2">
        <w:rPr>
          <w:rFonts w:ascii="Times New Roman" w:eastAsia="Times New Roman" w:hAnsi="Times New Roman" w:cs="Times New Roman"/>
          <w:sz w:val="24"/>
          <w:szCs w:val="24"/>
        </w:rPr>
        <w:t>n the Southwestern area of the</w:t>
      </w:r>
      <w:r w:rsidR="00863CDB">
        <w:rPr>
          <w:rFonts w:ascii="Times New Roman" w:eastAsia="Times New Roman" w:hAnsi="Times New Roman" w:cs="Times New Roman"/>
          <w:sz w:val="24"/>
          <w:szCs w:val="24"/>
        </w:rPr>
        <w:t xml:space="preserve"> United States.</w:t>
      </w:r>
    </w:p>
    <w:p w14:paraId="2B684061" w14:textId="5A052015" w:rsidR="00863CDB" w:rsidRDefault="00863CDB" w:rsidP="00990B56">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ien Rescue, </w:t>
      </w:r>
    </w:p>
    <w:p w14:paraId="11ACA205" w14:textId="06FBC94D" w:rsidR="00863CDB" w:rsidRDefault="00863CDB" w:rsidP="00990B56">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t>Problem-based learning.</w:t>
      </w:r>
    </w:p>
    <w:p w14:paraId="0E6B4F1E" w14:textId="77777777" w:rsidR="00863CDB" w:rsidRDefault="00863CDB" w:rsidP="00863CD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tudents are asked to find new habitats for six Aliens in our Solar system who were displaced from a distant galaxy. </w:t>
      </w:r>
    </w:p>
    <w:p w14:paraId="046644C6" w14:textId="30BD3CE8" w:rsidR="00863CDB" w:rsidRDefault="00863CDB" w:rsidP="00863CD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Students navigate in a spaceship, a 3d game environment, and gather information of planets such as atmosphere</w:t>
      </w:r>
      <w:r w:rsidR="006B6E7D">
        <w:rPr>
          <w:rFonts w:ascii="Times New Roman" w:eastAsia="Times New Roman" w:hAnsi="Times New Roman" w:cs="Times New Roman"/>
          <w:sz w:val="24"/>
          <w:szCs w:val="24"/>
        </w:rPr>
        <w:t>,   etc. Then they need to c</w:t>
      </w:r>
      <w:r w:rsidR="006B6E7D" w:rsidRPr="006B6E7D">
        <w:rPr>
          <w:rFonts w:ascii="Times New Roman" w:eastAsia="Times New Roman" w:hAnsi="Times New Roman" w:cs="Times New Roman"/>
          <w:sz w:val="24"/>
          <w:szCs w:val="24"/>
        </w:rPr>
        <w:t>ompare what an alien species needs with what a planet’s data</w:t>
      </w:r>
      <w:r w:rsidRPr="006B6E7D">
        <w:rPr>
          <w:rFonts w:ascii="Times New Roman" w:eastAsia="Times New Roman" w:hAnsi="Times New Roman" w:cs="Times New Roman"/>
          <w:sz w:val="24"/>
          <w:szCs w:val="24"/>
        </w:rPr>
        <w:t xml:space="preserve"> </w:t>
      </w:r>
      <w:r w:rsidRPr="00863CDB">
        <w:rPr>
          <w:rFonts w:ascii="Times New Roman" w:eastAsia="Times New Roman" w:hAnsi="Times New Roman" w:cs="Times New Roman"/>
          <w:sz w:val="24"/>
          <w:szCs w:val="24"/>
        </w:rPr>
        <w:t>utilizing different in-game</w:t>
      </w:r>
      <w:r>
        <w:rPr>
          <w:rFonts w:ascii="Times New Roman" w:eastAsia="Times New Roman" w:hAnsi="Times New Roman" w:cs="Times New Roman"/>
          <w:sz w:val="24"/>
          <w:szCs w:val="24"/>
        </w:rPr>
        <w:t xml:space="preserve"> </w:t>
      </w:r>
      <w:r w:rsidRPr="00863CDB">
        <w:rPr>
          <w:rFonts w:ascii="Times New Roman" w:eastAsia="Times New Roman" w:hAnsi="Times New Roman" w:cs="Times New Roman"/>
          <w:sz w:val="24"/>
          <w:szCs w:val="24"/>
        </w:rPr>
        <w:t>tools (see Fig. 1).</w:t>
      </w:r>
    </w:p>
    <w:p w14:paraId="1987A69A" w14:textId="77777777" w:rsidR="00A153EB" w:rsidRDefault="00A153EB" w:rsidP="00A153EB">
      <w:pPr>
        <w:spacing w:line="480" w:lineRule="auto"/>
        <w:outlineLvl w:val="0"/>
        <w:rPr>
          <w:rFonts w:ascii="Times New Roman" w:eastAsia="Times New Roman" w:hAnsi="Times New Roman" w:cs="Times New Roman"/>
          <w:sz w:val="24"/>
          <w:szCs w:val="24"/>
        </w:rPr>
      </w:pPr>
    </w:p>
    <w:p w14:paraId="700D9F0F" w14:textId="5C829B2B" w:rsidR="00A153EB" w:rsidRPr="00A153EB" w:rsidRDefault="00A153EB" w:rsidP="00A153E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lastRenderedPageBreak/>
        <w:t>Although the above two approaches can detect and predict learning styles to some extent with</w:t>
      </w:r>
    </w:p>
    <w:p w14:paraId="559BF9E2" w14:textId="77777777" w:rsidR="00A153EB" w:rsidRPr="00A153EB" w:rsidRDefault="00A153EB" w:rsidP="00A153E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certain accuracy, there are obvious limitations when apply. For example, learning behavior could</w:t>
      </w:r>
    </w:p>
    <w:p w14:paraId="66D655D0" w14:textId="038ABF8B" w:rsidR="00A153EB" w:rsidRDefault="00A153EB" w:rsidP="00A153E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change in different courses due to the knowledge backgrounds and learning habits of learners; learn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style could even change in different parts of the same course, for the difficulty level or knowledge type</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changes</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 a machine-based learning environ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however, the current system is not capable to detect such changes in learning styles of learners and</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hence might make the improper recommendations. Therefore, dynamic detecting is an essent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requirement for modern massive online learning facilities</w:t>
      </w:r>
      <w:r>
        <w:rPr>
          <w:rFonts w:ascii="Times New Roman" w:eastAsia="Times New Roman" w:hAnsi="Times New Roman" w:cs="Times New Roman"/>
          <w:sz w:val="24"/>
          <w:szCs w:val="24"/>
        </w:rPr>
        <w:t>.</w:t>
      </w:r>
    </w:p>
    <w:p w14:paraId="39CEA816" w14:textId="77777777" w:rsidR="00BE10DA" w:rsidRPr="00BE10DA" w:rsidRDefault="00BE10DA" w:rsidP="00BE10DA">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Learning style detection module will continuously track the user behavior records and take time</w:t>
      </w:r>
    </w:p>
    <w:p w14:paraId="7CE2E4AD" w14:textId="6BCFBE3F" w:rsidR="00BE10DA" w:rsidRDefault="00BE10DA" w:rsidP="00BE10DA">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frame into consideration as well. Each log(channel), is mapped into a time(by day)-content(by chapter)</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based 2-dimensions array, the nodes of each feature events are associated with a timestamp and</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normalized to the same level.</w:t>
      </w:r>
    </w:p>
    <w:p w14:paraId="533DF79D" w14:textId="0D4646DA" w:rsidR="003C7AC7" w:rsidRPr="003C7AC7" w:rsidRDefault="003C7AC7" w:rsidP="003C7AC7">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3C7AC7">
        <w:rPr>
          <w:rFonts w:ascii="Times New Roman" w:eastAsia="Times New Roman" w:hAnsi="Times New Roman" w:cs="Times New Roman"/>
          <w:sz w:val="24"/>
          <w:szCs w:val="24"/>
        </w:rPr>
        <w:t>s an example, logs from “Data Structure” (Part 1, 2017), one of most popular MOOC courses</w:t>
      </w:r>
    </w:p>
    <w:p w14:paraId="0B511236" w14:textId="77777777" w:rsidR="003C7AC7" w:rsidRPr="003C7AC7" w:rsidRDefault="003C7AC7" w:rsidP="003C7AC7">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on xuetangX.com with more than 23,000 students enrolled is examined. The course includes six</w:t>
      </w:r>
    </w:p>
    <w:p w14:paraId="4DC7B939" w14:textId="3B8A6382" w:rsidR="00BE10DA" w:rsidRDefault="003C7AC7" w:rsidP="003C7AC7">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chapters and lasts 73 days. Two learners are randomly selected and the logs for their effective learning</w:t>
      </w:r>
      <w:r>
        <w:rPr>
          <w:rFonts w:ascii="Times New Roman" w:eastAsia="Times New Roman" w:hAnsi="Times New Roman" w:cs="Times New Roman"/>
          <w:sz w:val="24"/>
          <w:szCs w:val="24"/>
        </w:rPr>
        <w:t xml:space="preserve"> </w:t>
      </w:r>
      <w:r w:rsidRPr="003C7AC7">
        <w:rPr>
          <w:rFonts w:ascii="Times New Roman" w:eastAsia="Times New Roman" w:hAnsi="Times New Roman" w:cs="Times New Roman"/>
          <w:sz w:val="24"/>
          <w:szCs w:val="24"/>
        </w:rPr>
        <w:t>points density are visualized as Figure</w:t>
      </w:r>
    </w:p>
    <w:p w14:paraId="4718489E" w14:textId="237A02C4" w:rsidR="003C7AC7" w:rsidRDefault="003C7AC7" w:rsidP="003C7AC7">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Figure 4. Log for effective learning points density of two users.</w:t>
      </w:r>
    </w:p>
    <w:p w14:paraId="1AC8EAA7" w14:textId="18A5ACB8" w:rsidR="00F920FB" w:rsidRPr="003C7AC7" w:rsidRDefault="00F920FB" w:rsidP="00F920FB">
      <w:pPr>
        <w:spacing w:line="480" w:lineRule="auto"/>
        <w:outlineLvl w:val="0"/>
        <w:rPr>
          <w:rFonts w:ascii="Times New Roman" w:eastAsia="Times New Roman" w:hAnsi="Times New Roman" w:cs="Times New Roman"/>
          <w:sz w:val="24"/>
          <w:szCs w:val="24"/>
        </w:rPr>
      </w:pPr>
      <w:r w:rsidRPr="00F920FB">
        <w:rPr>
          <w:rFonts w:ascii="Times New Roman" w:eastAsia="Times New Roman" w:hAnsi="Times New Roman" w:cs="Times New Roman"/>
          <w:sz w:val="24"/>
          <w:szCs w:val="24"/>
        </w:rPr>
        <w:t>Based on the aforementioned FSLSM summarized in Table 1 we can infer the difference in learning</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styles of the two users: (a) User #4441580 learning one by one chapter in sequence (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and got a higher point in learning point density than average (Think more detail, Detail Oriented),</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evidently expressed the tendency of Reflective and Sequential type; (b) User #6565569 learning more</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 xml:space="preserve">than one chapter in one day four times (Try something out, </w:t>
      </w:r>
      <w:r w:rsidRPr="00F920FB">
        <w:rPr>
          <w:rFonts w:ascii="Times New Roman" w:eastAsia="Times New Roman" w:hAnsi="Times New Roman" w:cs="Times New Roman"/>
          <w:sz w:val="24"/>
          <w:szCs w:val="24"/>
        </w:rPr>
        <w:lastRenderedPageBreak/>
        <w:t>Overall picture, Non-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thus tend to behave in a more Active and Global manner.</w:t>
      </w:r>
    </w:p>
    <w:p w14:paraId="1F09EAF0" w14:textId="77777777" w:rsidR="00A153EB" w:rsidRPr="00863CDB" w:rsidRDefault="00A153EB" w:rsidP="00A153EB">
      <w:pPr>
        <w:spacing w:line="480" w:lineRule="auto"/>
        <w:outlineLvl w:val="0"/>
        <w:rPr>
          <w:rFonts w:ascii="Times New Roman" w:eastAsia="Times New Roman" w:hAnsi="Times New Roman" w:cs="Times New Roman"/>
          <w:sz w:val="24"/>
          <w:szCs w:val="24"/>
        </w:rPr>
      </w:pPr>
    </w:p>
    <w:p w14:paraId="461BA6C5" w14:textId="31A7ED0B" w:rsidR="00AF08C2" w:rsidRPr="00106043" w:rsidRDefault="00AF08C2"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Participants</w:t>
      </w:r>
    </w:p>
    <w:p w14:paraId="2DD99FB2" w14:textId="234EE5C9" w:rsidR="00AF08C2" w:rsidRDefault="00AF08C2" w:rsidP="00AF08C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articipants were 1,855 six graders from middle schools i</w:t>
      </w:r>
      <w:r w:rsidRPr="00AF08C2">
        <w:rPr>
          <w:rFonts w:ascii="Times New Roman" w:eastAsia="Times New Roman" w:hAnsi="Times New Roman" w:cs="Times New Roman"/>
          <w:sz w:val="24"/>
          <w:szCs w:val="24"/>
        </w:rPr>
        <w:t>n the Southwestern area of the United States.</w:t>
      </w:r>
      <w:r>
        <w:rPr>
          <w:rFonts w:ascii="Times New Roman" w:eastAsia="Times New Roman" w:hAnsi="Times New Roman" w:cs="Times New Roman"/>
          <w:sz w:val="24"/>
          <w:szCs w:val="24"/>
        </w:rPr>
        <w:t xml:space="preserve"> Those schools used </w:t>
      </w:r>
      <w:r w:rsidRPr="00321E1C">
        <w:rPr>
          <w:rFonts w:ascii="Times New Roman" w:eastAsia="Times New Roman" w:hAnsi="Times New Roman" w:cs="Times New Roman"/>
          <w:i/>
          <w:sz w:val="24"/>
          <w:szCs w:val="24"/>
        </w:rPr>
        <w:t>Alien Rescue</w:t>
      </w:r>
      <w:r>
        <w:rPr>
          <w:rFonts w:ascii="Times New Roman" w:eastAsia="Times New Roman" w:hAnsi="Times New Roman" w:cs="Times New Roman"/>
          <w:sz w:val="24"/>
          <w:szCs w:val="24"/>
        </w:rPr>
        <w:t xml:space="preserve"> as part of their science curriculum</w:t>
      </w:r>
      <w:r w:rsidR="00A83C60">
        <w:rPr>
          <w:rFonts w:ascii="Times New Roman" w:eastAsia="Times New Roman" w:hAnsi="Times New Roman" w:cs="Times New Roman"/>
          <w:sz w:val="24"/>
          <w:szCs w:val="24"/>
        </w:rPr>
        <w:t xml:space="preserve"> in 2017</w:t>
      </w:r>
      <w:r>
        <w:rPr>
          <w:rFonts w:ascii="Times New Roman" w:eastAsia="Times New Roman" w:hAnsi="Times New Roman" w:cs="Times New Roman"/>
          <w:sz w:val="24"/>
          <w:szCs w:val="24"/>
        </w:rPr>
        <w:t xml:space="preserve">, </w:t>
      </w:r>
      <w:r w:rsidR="00321E1C">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t</w:t>
      </w:r>
      <w:r w:rsidRPr="00AF08C2">
        <w:rPr>
          <w:rFonts w:ascii="Times New Roman" w:eastAsia="Times New Roman" w:hAnsi="Times New Roman" w:cs="Times New Roman"/>
          <w:sz w:val="24"/>
          <w:szCs w:val="24"/>
        </w:rPr>
        <w:t xml:space="preserve">he period of use varied from one week to </w:t>
      </w:r>
      <w:r w:rsidR="00321E1C">
        <w:rPr>
          <w:rFonts w:ascii="Times New Roman" w:eastAsia="Times New Roman" w:hAnsi="Times New Roman" w:cs="Times New Roman"/>
          <w:sz w:val="24"/>
          <w:szCs w:val="24"/>
        </w:rPr>
        <w:t xml:space="preserve">over </w:t>
      </w:r>
      <w:r w:rsidRPr="00AF08C2">
        <w:rPr>
          <w:rFonts w:ascii="Times New Roman" w:eastAsia="Times New Roman" w:hAnsi="Times New Roman" w:cs="Times New Roman"/>
          <w:sz w:val="24"/>
          <w:szCs w:val="24"/>
        </w:rPr>
        <w:t>one month</w:t>
      </w:r>
      <w:r w:rsidR="00321E1C">
        <w:rPr>
          <w:rFonts w:ascii="Times New Roman" w:eastAsia="Times New Roman" w:hAnsi="Times New Roman" w:cs="Times New Roman"/>
          <w:sz w:val="24"/>
          <w:szCs w:val="24"/>
        </w:rPr>
        <w:t xml:space="preserve"> given their school schedule or teacher’s own preference</w:t>
      </w:r>
      <w:r w:rsidRPr="00AF08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2039C60D" w14:textId="0FA6E0E5" w:rsidR="00F574FF" w:rsidRPr="00106043" w:rsidRDefault="00F574FF" w:rsidP="00F574FF">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D</w:t>
      </w:r>
      <w:r w:rsidR="0032315E">
        <w:rPr>
          <w:rFonts w:ascii="Times New Roman" w:eastAsia="Times New Roman" w:hAnsi="Times New Roman" w:cs="Times New Roman"/>
          <w:b/>
          <w:bCs/>
          <w:sz w:val="24"/>
          <w:szCs w:val="24"/>
        </w:rPr>
        <w:t>ata Sources</w:t>
      </w:r>
    </w:p>
    <w:p w14:paraId="144E18F6" w14:textId="712F7F46" w:rsidR="00AA2E40" w:rsidRPr="005D073A" w:rsidRDefault="00F574FF" w:rsidP="00F574FF">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We reviewed empirical research pu</w:t>
      </w:r>
    </w:p>
    <w:p w14:paraId="14FB9C96" w14:textId="1519A7FC" w:rsidR="00841DDA" w:rsidRDefault="00841DDA"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A61AA84" w14:textId="3F720A22" w:rsidR="00311200" w:rsidRDefault="00155BE4"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 xml:space="preserve">                    </w:t>
      </w:r>
      <w:r w:rsidRPr="00311200">
        <w:rPr>
          <w:rFonts w:ascii="Times New Roman" w:eastAsia="Times New Roman" w:hAnsi="Times New Roman" w:cs="Times New Roman"/>
          <w:noProof/>
          <w:sz w:val="24"/>
          <w:szCs w:val="24"/>
        </w:rPr>
        <w:t>Kang, Liu, &amp; Qu</w:t>
      </w:r>
      <w:r>
        <w:rPr>
          <w:rFonts w:ascii="Times New Roman" w:eastAsia="Times New Roman" w:hAnsi="Times New Roman" w:cs="Times New Roman"/>
          <w:noProof/>
          <w:sz w:val="24"/>
          <w:szCs w:val="24"/>
        </w:rPr>
        <w:t xml:space="preserve"> (2017) </w:t>
      </w:r>
      <w:r w:rsidR="003112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311200" w:rsidRPr="25C4CA79">
        <w:fldChar w:fldCharType="begin" w:fldLock="1"/>
      </w:r>
      <w:r w:rsidR="00262524">
        <w:rPr>
          <w:rFonts w:ascii="Times New Roman" w:eastAsia="Times New Roman" w:hAnsi="Times New Roman" w:cs="Times New Roman"/>
          <w:sz w:val="24"/>
          <w:szCs w:val="24"/>
        </w:rPr>
        <w:instrText>ADDIN CSL_CITATION {"citationItems":[{"id":"ITEM-1","itemData":{"DOI":"10.1016/j.chb.2016.09.062","ISBN":"0747-5632","ISSN":"07475632","abstract":"Research has shown how open-ended serious games can facilitate students' development of specific skills and improve learning performance through problem-solving. However, understanding how students learn these complex skills in a game environment is a challenge, as much research uses typical paper-and-pencil assessments and self-reported surveys or other traditional observational and quantitative methods. The purpose of this study is to identify students' learning behavior patterns of problem-solving and explore behavior patterns of different performing groups within an open-ended serious game called Alien Rescue. To accomplish this purpose, this study intends to use gameplay data by incorporating sequential pattern mining and statistical analysis. The findings of this study confirmed the results from previous research (using ex situ data such as interviews) and at the same time provide an analytical approach to understand in-depth students' sequential behavior patterns using in situ gameplay data. This study examined the frequent sequential patterns between low- and high-performing students and showed that problem-solving strategies were different between these two performing groups. By using this integrated analytical method, we can gain a better understanding of the learning pathway of students’ performance and problem-solving strategies of students with different learning characteristics in a serious games context.","author":[{"dropping-particle":"","family":"Kang","given":"Jina","non-dropping-particle":"","parse-names":false,"suffix":""},{"dropping-particle":"","family":"Liu","given":"Min","non-dropping-particle":"","parse-names":false,"suffix":""},{"dropping-particle":"","family":"Qu","given":"Wen","non-dropping-particle":"","parse-names":false,"suffix":""}],"container-title":"Computers in Human Behavior","id":"ITEM-1","issued":{"date-parts":[["2017"]]},"page":"757-770","publisher":"Elsevier Ltd","title":"Using gameplay data to examine learning behavior patterns in a serious game","type":"article-journal","volume":"72"},"uris":["http://www.mendeley.com/documents/?uuid=f6dbc6f4-a854-4b1f-a97c-485e95b78d48"]}],"mendeley":{"formattedCitation":"(Kang, Liu, &amp; Qu, 2017)","plainTextFormattedCitation":"(Kang, Liu, &amp; Qu, 2017)","previouslyFormattedCitation":"(Kang, Liu, &amp; Qu, 2017)"},"properties":{"noteIndex":0},"schema":"https://github.com/citation-style-language/schema/raw/master/csl-citation.json"}</w:instrText>
      </w:r>
      <w:r w:rsidR="00311200" w:rsidRPr="25C4CA79">
        <w:rPr>
          <w:rFonts w:ascii="Times New Roman" w:eastAsia="Times New Roman" w:hAnsi="Times New Roman" w:cs="Times New Roman"/>
          <w:sz w:val="24"/>
          <w:szCs w:val="24"/>
        </w:rPr>
        <w:fldChar w:fldCharType="separate"/>
      </w:r>
      <w:r w:rsidR="00311200" w:rsidRPr="00311200">
        <w:rPr>
          <w:rFonts w:ascii="Times New Roman" w:eastAsia="Times New Roman" w:hAnsi="Times New Roman" w:cs="Times New Roman"/>
          <w:noProof/>
          <w:sz w:val="24"/>
          <w:szCs w:val="24"/>
        </w:rPr>
        <w:t>(Kang, Liu, &amp; Qu, 2017)</w:t>
      </w:r>
      <w:r w:rsidR="00311200" w:rsidRPr="25C4CA79">
        <w:fldChar w:fldCharType="end"/>
      </w:r>
    </w:p>
    <w:p w14:paraId="2081FA05" w14:textId="50C28453"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 </w:t>
      </w:r>
    </w:p>
    <w:p w14:paraId="4EAD2403" w14:textId="69CA0942" w:rsidR="00E123C5"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Data Preprocessing</w:t>
      </w:r>
    </w:p>
    <w:p w14:paraId="6A030227" w14:textId="1BCCF3A8" w:rsidR="00F41EE7" w:rsidRDefault="00A35234" w:rsidP="00F41EE7">
      <w:pPr>
        <w:spacing w:line="480" w:lineRule="auto"/>
        <w:rPr>
          <w:rFonts w:ascii="Times New Roman" w:eastAsia="맑은 고딕" w:hAnsi="Times New Roman" w:cs="Times New Roman"/>
          <w:sz w:val="24"/>
          <w:szCs w:val="24"/>
          <w:lang w:eastAsia="ko-KR"/>
        </w:rPr>
      </w:pPr>
      <w:r>
        <w:rPr>
          <w:rFonts w:ascii="Times New Roman" w:eastAsia="Times New Roman" w:hAnsi="Times New Roman" w:cs="Times New Roman"/>
          <w:sz w:val="24"/>
          <w:szCs w:val="24"/>
        </w:rPr>
        <w:t xml:space="preserve">Gameplay data contains each player’s action type, action </w:t>
      </w:r>
      <w:r w:rsidR="00656A54">
        <w:rPr>
          <w:rFonts w:ascii="Times New Roman" w:eastAsia="Times New Roman" w:hAnsi="Times New Roman" w:cs="Times New Roman"/>
          <w:sz w:val="24"/>
          <w:szCs w:val="24"/>
        </w:rPr>
        <w:t>item</w:t>
      </w:r>
      <w:r>
        <w:rPr>
          <w:rFonts w:ascii="Times New Roman" w:eastAsia="Times New Roman" w:hAnsi="Times New Roman" w:cs="Times New Roman"/>
          <w:sz w:val="24"/>
          <w:szCs w:val="24"/>
        </w:rPr>
        <w:t xml:space="preserve">, </w:t>
      </w:r>
      <w:r w:rsidR="00656A54">
        <w:rPr>
          <w:rFonts w:ascii="Times New Roman" w:eastAsia="Times New Roman" w:hAnsi="Times New Roman" w:cs="Times New Roman"/>
          <w:sz w:val="24"/>
          <w:szCs w:val="24"/>
        </w:rPr>
        <w:t xml:space="preserve">screen name on which the action is taking, and timestamp for each action (see Table </w:t>
      </w:r>
      <w:r w:rsidR="00BD0C79">
        <w:rPr>
          <w:rFonts w:ascii="Times New Roman" w:eastAsia="Times New Roman" w:hAnsi="Times New Roman" w:cs="Times New Roman"/>
          <w:sz w:val="24"/>
          <w:szCs w:val="24"/>
        </w:rPr>
        <w:t>1</w:t>
      </w:r>
      <w:r w:rsidR="00656A54">
        <w:rPr>
          <w:rFonts w:ascii="Times New Roman" w:eastAsia="Times New Roman" w:hAnsi="Times New Roman" w:cs="Times New Roman"/>
          <w:sz w:val="24"/>
          <w:szCs w:val="24"/>
        </w:rPr>
        <w:t xml:space="preserve">). For example, if a student click a solar panel in Probe Design Tool screen to design a probe, then log data </w:t>
      </w:r>
      <w:r w:rsidR="000944C5">
        <w:rPr>
          <w:rFonts w:ascii="Times New Roman" w:eastAsia="Times New Roman" w:hAnsi="Times New Roman" w:cs="Times New Roman"/>
          <w:sz w:val="24"/>
          <w:szCs w:val="24"/>
        </w:rPr>
        <w:t>wa</w:t>
      </w:r>
      <w:r w:rsidR="00656A54">
        <w:rPr>
          <w:rFonts w:ascii="Times New Roman" w:eastAsia="Times New Roman" w:hAnsi="Times New Roman" w:cs="Times New Roman"/>
          <w:sz w:val="24"/>
          <w:szCs w:val="24"/>
        </w:rPr>
        <w:t xml:space="preserve">s </w:t>
      </w:r>
      <w:r w:rsidR="00656A54" w:rsidRPr="00656A54">
        <w:rPr>
          <w:rFonts w:ascii="Times New Roman" w:eastAsia="Times New Roman" w:hAnsi="Times New Roman" w:cs="Times New Roman"/>
          <w:sz w:val="24"/>
          <w:szCs w:val="24"/>
        </w:rPr>
        <w:t>{"action" : "Select: probeSource",</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note" : "Solar Panels",</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timestamp" : "Friday, March 10, 2017 3:06 PM",</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 xml:space="preserve">    "tool" : "Probe Design",</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userId" : "1QC1LbaCp3a0yS4QSpkJ7SLxQC82"}</w:t>
      </w:r>
      <w:r w:rsidR="00656A54">
        <w:rPr>
          <w:rFonts w:ascii="Times New Roman" w:eastAsia="Times New Roman" w:hAnsi="Times New Roman" w:cs="Times New Roman"/>
          <w:sz w:val="24"/>
          <w:szCs w:val="24"/>
        </w:rPr>
        <w:t xml:space="preserve"> as </w:t>
      </w:r>
      <w:r w:rsidR="000944C5">
        <w:rPr>
          <w:rFonts w:ascii="Times New Roman" w:eastAsia="Times New Roman" w:hAnsi="Times New Roman" w:cs="Times New Roman"/>
          <w:sz w:val="24"/>
          <w:szCs w:val="24"/>
        </w:rPr>
        <w:t>JSON</w:t>
      </w:r>
      <w:r w:rsidR="00656A54">
        <w:rPr>
          <w:rFonts w:ascii="Times New Roman" w:eastAsia="Times New Roman" w:hAnsi="Times New Roman" w:cs="Times New Roman"/>
          <w:sz w:val="24"/>
          <w:szCs w:val="24"/>
        </w:rPr>
        <w:t xml:space="preserve"> </w:t>
      </w:r>
      <w:r w:rsidR="000944C5">
        <w:rPr>
          <w:rFonts w:ascii="Times New Roman" w:eastAsia="Times New Roman" w:hAnsi="Times New Roman" w:cs="Times New Roman"/>
          <w:sz w:val="24"/>
          <w:szCs w:val="24"/>
        </w:rPr>
        <w:t xml:space="preserve">file </w:t>
      </w:r>
      <w:r w:rsidR="00656A54">
        <w:rPr>
          <w:rFonts w:ascii="Times New Roman" w:eastAsia="Times New Roman" w:hAnsi="Times New Roman" w:cs="Times New Roman"/>
          <w:sz w:val="24"/>
          <w:szCs w:val="24"/>
        </w:rPr>
        <w:t>forma</w:t>
      </w:r>
      <w:r w:rsidR="000B7FF8">
        <w:rPr>
          <w:rFonts w:ascii="Times New Roman" w:eastAsia="Times New Roman" w:hAnsi="Times New Roman" w:cs="Times New Roman"/>
          <w:sz w:val="24"/>
          <w:szCs w:val="24"/>
        </w:rPr>
        <w:t>t</w:t>
      </w:r>
      <w:r w:rsidR="00656A54">
        <w:rPr>
          <w:rFonts w:ascii="Times New Roman" w:eastAsia="Times New Roman" w:hAnsi="Times New Roman" w:cs="Times New Roman"/>
          <w:sz w:val="24"/>
          <w:szCs w:val="24"/>
        </w:rPr>
        <w:t>.</w:t>
      </w:r>
      <w:r w:rsidR="000944C5">
        <w:rPr>
          <w:rFonts w:ascii="Times New Roman" w:eastAsia="Times New Roman" w:hAnsi="Times New Roman" w:cs="Times New Roman"/>
          <w:sz w:val="24"/>
          <w:szCs w:val="24"/>
        </w:rPr>
        <w:t xml:space="preserve"> </w:t>
      </w:r>
      <w:r w:rsidR="00BA3BB3">
        <w:rPr>
          <w:rFonts w:ascii="Times New Roman" w:eastAsia="Times New Roman" w:hAnsi="Times New Roman" w:cs="Times New Roman"/>
          <w:sz w:val="24"/>
          <w:szCs w:val="24"/>
        </w:rPr>
        <w:t>The t</w:t>
      </w:r>
      <w:r w:rsidR="00C9682F">
        <w:rPr>
          <w:rFonts w:ascii="Times New Roman" w:eastAsia="Times New Roman" w:hAnsi="Times New Roman" w:cs="Times New Roman"/>
          <w:sz w:val="24"/>
          <w:szCs w:val="24"/>
        </w:rPr>
        <w:t>otal log count was</w:t>
      </w:r>
      <w:r w:rsidR="000B7FF8">
        <w:rPr>
          <w:rFonts w:ascii="Times New Roman" w:eastAsia="Times New Roman" w:hAnsi="Times New Roman" w:cs="Times New Roman"/>
          <w:sz w:val="24"/>
          <w:szCs w:val="24"/>
        </w:rPr>
        <w:t xml:space="preserve"> 1,517,196 from 1</w:t>
      </w:r>
      <w:r w:rsidR="00656B2B">
        <w:rPr>
          <w:rFonts w:ascii="Times New Roman" w:eastAsia="Times New Roman" w:hAnsi="Times New Roman" w:cs="Times New Roman"/>
          <w:sz w:val="24"/>
          <w:szCs w:val="24"/>
        </w:rPr>
        <w:t>,</w:t>
      </w:r>
      <w:r w:rsidR="000B7FF8">
        <w:rPr>
          <w:rFonts w:ascii="Times New Roman" w:eastAsia="Times New Roman" w:hAnsi="Times New Roman" w:cs="Times New Roman"/>
          <w:sz w:val="24"/>
          <w:szCs w:val="24"/>
        </w:rPr>
        <w:t>855 users</w:t>
      </w:r>
      <w:r w:rsidR="001160D0">
        <w:rPr>
          <w:rFonts w:ascii="Times New Roman" w:eastAsia="Times New Roman" w:hAnsi="Times New Roman" w:cs="Times New Roman"/>
          <w:sz w:val="24"/>
          <w:szCs w:val="24"/>
        </w:rPr>
        <w:t xml:space="preserve">, but </w:t>
      </w:r>
      <w:r w:rsidR="003F283E">
        <w:rPr>
          <w:rFonts w:ascii="Times New Roman" w:eastAsia="Times New Roman" w:hAnsi="Times New Roman" w:cs="Times New Roman"/>
          <w:sz w:val="24"/>
          <w:szCs w:val="24"/>
        </w:rPr>
        <w:t xml:space="preserve">only </w:t>
      </w:r>
      <w:r w:rsidR="003F283E" w:rsidRPr="003F283E">
        <w:rPr>
          <w:rFonts w:ascii="Times New Roman" w:eastAsia="Times New Roman" w:hAnsi="Times New Roman" w:cs="Times New Roman"/>
          <w:sz w:val="24"/>
          <w:szCs w:val="24"/>
        </w:rPr>
        <w:t>365</w:t>
      </w:r>
      <w:r w:rsidR="003F283E">
        <w:rPr>
          <w:rFonts w:ascii="Times New Roman" w:eastAsia="Times New Roman" w:hAnsi="Times New Roman" w:cs="Times New Roman"/>
          <w:sz w:val="24"/>
          <w:szCs w:val="24"/>
        </w:rPr>
        <w:t>,</w:t>
      </w:r>
      <w:r w:rsidR="003F283E" w:rsidRPr="003F283E">
        <w:rPr>
          <w:rFonts w:ascii="Times New Roman" w:eastAsia="Times New Roman" w:hAnsi="Times New Roman" w:cs="Times New Roman"/>
          <w:sz w:val="24"/>
          <w:szCs w:val="24"/>
        </w:rPr>
        <w:t>583</w:t>
      </w:r>
      <w:r w:rsidR="003F283E">
        <w:rPr>
          <w:rFonts w:ascii="Times New Roman" w:eastAsia="Times New Roman" w:hAnsi="Times New Roman" w:cs="Times New Roman"/>
          <w:sz w:val="24"/>
          <w:szCs w:val="24"/>
        </w:rPr>
        <w:t xml:space="preserve"> </w:t>
      </w:r>
      <w:r w:rsidR="00656B2B">
        <w:rPr>
          <w:rFonts w:ascii="Times New Roman" w:eastAsia="Times New Roman" w:hAnsi="Times New Roman" w:cs="Times New Roman"/>
          <w:sz w:val="24"/>
          <w:szCs w:val="24"/>
        </w:rPr>
        <w:t xml:space="preserve">count </w:t>
      </w:r>
      <w:r w:rsidR="003F283E">
        <w:rPr>
          <w:rFonts w:ascii="Times New Roman" w:eastAsia="Times New Roman" w:hAnsi="Times New Roman" w:cs="Times New Roman"/>
          <w:sz w:val="24"/>
          <w:szCs w:val="24"/>
        </w:rPr>
        <w:t xml:space="preserve">log data was used for the predictive model since </w:t>
      </w:r>
      <w:r w:rsidR="001160D0">
        <w:rPr>
          <w:rFonts w:ascii="Times New Roman" w:eastAsia="Times New Roman" w:hAnsi="Times New Roman" w:cs="Times New Roman"/>
          <w:sz w:val="24"/>
          <w:szCs w:val="24"/>
        </w:rPr>
        <w:t xml:space="preserve">only 535 students submitted </w:t>
      </w:r>
      <w:r w:rsidR="00656B2B">
        <w:rPr>
          <w:rFonts w:ascii="Times New Roman" w:eastAsia="Times New Roman" w:hAnsi="Times New Roman" w:cs="Times New Roman"/>
          <w:sz w:val="24"/>
          <w:szCs w:val="24"/>
        </w:rPr>
        <w:t>at least one solution</w:t>
      </w:r>
      <w:r w:rsidR="004D66A4">
        <w:rPr>
          <w:rFonts w:ascii="Times New Roman" w:eastAsia="Times New Roman" w:hAnsi="Times New Roman" w:cs="Times New Roman"/>
          <w:sz w:val="24"/>
          <w:szCs w:val="24"/>
        </w:rPr>
        <w:t xml:space="preserve">. </w:t>
      </w:r>
      <w:r w:rsidR="00F41EE7">
        <w:rPr>
          <w:rFonts w:ascii="Times New Roman" w:eastAsia="맑은 고딕" w:hAnsi="Times New Roman" w:cs="Times New Roman"/>
          <w:sz w:val="24"/>
          <w:szCs w:val="24"/>
          <w:lang w:eastAsia="ko-KR"/>
        </w:rPr>
        <w:t xml:space="preserve">Some students didn’t submit an answer for some reason, such as absence or school schedule, individual </w:t>
      </w:r>
      <w:r w:rsidR="00F41EE7">
        <w:rPr>
          <w:rFonts w:ascii="Times New Roman" w:eastAsia="맑은 고딕" w:hAnsi="Times New Roman" w:cs="Times New Roman"/>
          <w:sz w:val="24"/>
          <w:szCs w:val="24"/>
          <w:lang w:eastAsia="ko-KR"/>
        </w:rPr>
        <w:lastRenderedPageBreak/>
        <w:t xml:space="preserve">computer malfunction or teacher’s preference using Google doc when students submit answers instead of putting the answers in the game. </w:t>
      </w:r>
    </w:p>
    <w:p w14:paraId="703CF8C7" w14:textId="574576AD" w:rsidR="00CF5E91" w:rsidRDefault="00E85611"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rget labels </w:t>
      </w:r>
      <w:r w:rsidR="003F17B6">
        <w:rPr>
          <w:rFonts w:ascii="Times New Roman" w:eastAsia="Times New Roman" w:hAnsi="Times New Roman" w:cs="Times New Roman"/>
          <w:sz w:val="24"/>
          <w:szCs w:val="24"/>
        </w:rPr>
        <w:t xml:space="preserve">of dataset </w:t>
      </w:r>
      <w:r w:rsidR="00FF536F">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students’ submitted solution for six aliens’ new habitat. For example, a students submitted six planets as answers for each aliens and got full score</w:t>
      </w:r>
      <w:r w:rsidR="003F17B6">
        <w:rPr>
          <w:rFonts w:ascii="Times New Roman" w:eastAsia="Times New Roman" w:hAnsi="Times New Roman" w:cs="Times New Roman"/>
          <w:sz w:val="24"/>
          <w:szCs w:val="24"/>
        </w:rPr>
        <w:t xml:space="preserve"> if the criteria met</w:t>
      </w:r>
      <w:r>
        <w:rPr>
          <w:rFonts w:ascii="Times New Roman" w:eastAsia="Times New Roman" w:hAnsi="Times New Roman" w:cs="Times New Roman"/>
          <w:sz w:val="24"/>
          <w:szCs w:val="24"/>
        </w:rPr>
        <w:t xml:space="preserve">, or a student submitted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planet</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or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alien</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w:t>
      </w:r>
      <w:r w:rsidR="003F17B6">
        <w:rPr>
          <w:rFonts w:ascii="Times New Roman" w:eastAsia="Times New Roman" w:hAnsi="Times New Roman" w:cs="Times New Roman"/>
          <w:sz w:val="24"/>
          <w:szCs w:val="24"/>
        </w:rPr>
        <w:t xml:space="preserve">would </w:t>
      </w:r>
      <w:r>
        <w:rPr>
          <w:rFonts w:ascii="Times New Roman" w:eastAsia="Times New Roman" w:hAnsi="Times New Roman" w:cs="Times New Roman"/>
          <w:sz w:val="24"/>
          <w:szCs w:val="24"/>
        </w:rPr>
        <w:t>g</w:t>
      </w:r>
      <w:r w:rsidR="003F17B6">
        <w:rPr>
          <w:rFonts w:ascii="Times New Roman" w:eastAsia="Times New Roman" w:hAnsi="Times New Roman" w:cs="Times New Roman"/>
          <w:sz w:val="24"/>
          <w:szCs w:val="24"/>
        </w:rPr>
        <w:t>e</w:t>
      </w:r>
      <w:r>
        <w:rPr>
          <w:rFonts w:ascii="Times New Roman" w:eastAsia="Times New Roman" w:hAnsi="Times New Roman" w:cs="Times New Roman"/>
          <w:sz w:val="24"/>
          <w:szCs w:val="24"/>
        </w:rPr>
        <w:t>t one score</w:t>
      </w:r>
      <w:r w:rsidR="003F17B6">
        <w:rPr>
          <w:rFonts w:ascii="Times New Roman" w:eastAsia="Times New Roman" w:hAnsi="Times New Roman" w:cs="Times New Roman"/>
          <w:sz w:val="24"/>
          <w:szCs w:val="24"/>
        </w:rPr>
        <w:t xml:space="preserve"> if only one criteria met for the answers</w:t>
      </w:r>
      <w:r>
        <w:rPr>
          <w:rFonts w:ascii="Times New Roman" w:eastAsia="Times New Roman" w:hAnsi="Times New Roman" w:cs="Times New Roman"/>
          <w:sz w:val="24"/>
          <w:szCs w:val="24"/>
        </w:rPr>
        <w:t xml:space="preserve">. </w:t>
      </w:r>
      <w:r w:rsidR="003F17B6">
        <w:rPr>
          <w:rFonts w:ascii="Times New Roman" w:eastAsia="Times New Roman" w:hAnsi="Times New Roman" w:cs="Times New Roman"/>
          <w:sz w:val="24"/>
          <w:szCs w:val="24"/>
        </w:rPr>
        <w:t xml:space="preserve">Since answer planets are different for each aliens and students needed to send probes to different planets as hypothesis testing to get information that fits with the aliens, the labels were coded separately for each alien. For example, if a student submitted correct answer only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alien, then labels became</w:t>
      </w:r>
      <w:r w:rsidR="00E51DC6">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 xml:space="preserve">1 by 6 array, </w:t>
      </w:r>
      <w:r w:rsidR="003F17B6">
        <w:rPr>
          <w:rFonts w:ascii="Times New Roman" w:eastAsia="Times New Roman" w:hAnsi="Times New Roman" w:cs="Times New Roman"/>
          <w:sz w:val="24"/>
          <w:szCs w:val="24"/>
        </w:rPr>
        <w:t xml:space="preserve">(1, 0, 0, 0, 0, 0), and if a student submitted correct answer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 xml:space="preserve">alien and </w:t>
      </w:r>
      <w:r w:rsidR="002945A2">
        <w:rPr>
          <w:rFonts w:ascii="Times New Roman" w:eastAsia="Times New Roman" w:hAnsi="Times New Roman" w:cs="Times New Roman"/>
          <w:sz w:val="24"/>
          <w:szCs w:val="24"/>
        </w:rPr>
        <w:t xml:space="preserve">the third </w:t>
      </w:r>
      <w:r w:rsidR="003F17B6">
        <w:rPr>
          <w:rFonts w:ascii="Times New Roman" w:eastAsia="Times New Roman" w:hAnsi="Times New Roman" w:cs="Times New Roman"/>
          <w:sz w:val="24"/>
          <w:szCs w:val="24"/>
        </w:rPr>
        <w:t xml:space="preserve">alien, then then labels were (1, 0, 1, 0, 0, 0) for the </w:t>
      </w:r>
      <w:r w:rsidR="002945A2">
        <w:rPr>
          <w:rFonts w:ascii="Times New Roman" w:eastAsia="Times New Roman" w:hAnsi="Times New Roman" w:cs="Times New Roman"/>
          <w:sz w:val="24"/>
          <w:szCs w:val="24"/>
        </w:rPr>
        <w:t>student</w:t>
      </w:r>
      <w:r w:rsidR="003F17B6">
        <w:rPr>
          <w:rFonts w:ascii="Times New Roman" w:eastAsia="Times New Roman" w:hAnsi="Times New Roman" w:cs="Times New Roman"/>
          <w:sz w:val="24"/>
          <w:szCs w:val="24"/>
        </w:rPr>
        <w:t xml:space="preserve"> (see Table 2).</w:t>
      </w:r>
      <w:r w:rsidR="25C4CA79" w:rsidRPr="25C4CA79">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 xml:space="preserve">Finally, label dataset for the predictive model was built as a form of 3-dimension array (535, 1, 6) for the 535 students. </w:t>
      </w:r>
    </w:p>
    <w:p w14:paraId="5013784B" w14:textId="77777777" w:rsidR="00BD0C79" w:rsidRPr="00106043" w:rsidRDefault="00BD0C79" w:rsidP="00BD0C79">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able 1 </w:t>
      </w:r>
    </w:p>
    <w:p w14:paraId="15FAADF7" w14:textId="5E8253A2" w:rsidR="00BD0C79" w:rsidRPr="00106043" w:rsidRDefault="00BD0C79" w:rsidP="00BD0C79">
      <w:pPr>
        <w:spacing w:line="480" w:lineRule="auto"/>
        <w:contextualSpacing/>
        <w:rPr>
          <w:rFonts w:ascii="Times New Roman" w:eastAsia="Times New Roman" w:hAnsi="Times New Roman" w:cs="Times New Roman"/>
          <w:i/>
          <w:iCs/>
          <w:sz w:val="24"/>
          <w:szCs w:val="24"/>
        </w:rPr>
      </w:pPr>
      <w:r w:rsidRPr="25C4CA79">
        <w:rPr>
          <w:rFonts w:ascii="Times New Roman" w:eastAsia="Times New Roman" w:hAnsi="Times New Roman" w:cs="Times New Roman"/>
          <w:i/>
          <w:iCs/>
          <w:sz w:val="24"/>
          <w:szCs w:val="24"/>
        </w:rPr>
        <w:t>A</w:t>
      </w:r>
      <w:r>
        <w:rPr>
          <w:rFonts w:ascii="Times New Roman" w:eastAsia="Times New Roman" w:hAnsi="Times New Roman" w:cs="Times New Roman"/>
          <w:i/>
          <w:iCs/>
          <w:sz w:val="24"/>
          <w:szCs w:val="24"/>
        </w:rPr>
        <w:t>n example of gameplay data</w:t>
      </w:r>
    </w:p>
    <w:tbl>
      <w:tblPr>
        <w:tblStyle w:val="20"/>
        <w:tblW w:w="8775" w:type="dxa"/>
        <w:tblLayout w:type="fixed"/>
        <w:tblLook w:val="0600" w:firstRow="0" w:lastRow="0" w:firstColumn="0" w:lastColumn="0" w:noHBand="1" w:noVBand="1"/>
      </w:tblPr>
      <w:tblGrid>
        <w:gridCol w:w="6237"/>
        <w:gridCol w:w="2538"/>
      </w:tblGrid>
      <w:tr w:rsidR="00BD0C79" w:rsidRPr="00106043" w14:paraId="428523FD" w14:textId="77777777" w:rsidTr="00EA6BD6">
        <w:trPr>
          <w:trHeight w:val="375"/>
        </w:trPr>
        <w:tc>
          <w:tcPr>
            <w:tcW w:w="6237" w:type="dxa"/>
            <w:tcBorders>
              <w:top w:val="single" w:sz="12" w:space="0" w:color="auto"/>
              <w:bottom w:val="single" w:sz="6" w:space="0" w:color="auto"/>
            </w:tcBorders>
            <w:vAlign w:val="bottom"/>
          </w:tcPr>
          <w:p w14:paraId="4CF0929A" w14:textId="055619F1"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w:t>
            </w:r>
          </w:p>
        </w:tc>
        <w:tc>
          <w:tcPr>
            <w:tcW w:w="2538" w:type="dxa"/>
            <w:tcBorders>
              <w:top w:val="single" w:sz="12" w:space="0" w:color="auto"/>
              <w:bottom w:val="single" w:sz="6" w:space="0" w:color="auto"/>
            </w:tcBorders>
            <w:vAlign w:val="bottom"/>
          </w:tcPr>
          <w:p w14:paraId="44350ECA" w14:textId="504B4B9D"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on</w:t>
            </w:r>
          </w:p>
        </w:tc>
      </w:tr>
      <w:tr w:rsidR="00BD0C79" w:rsidRPr="00106043" w14:paraId="2E9D325E" w14:textId="77777777" w:rsidTr="00EA6BD6">
        <w:trPr>
          <w:trHeight w:val="420"/>
        </w:trPr>
        <w:tc>
          <w:tcPr>
            <w:tcW w:w="6237" w:type="dxa"/>
            <w:tcBorders>
              <w:top w:val="single" w:sz="6" w:space="0" w:color="auto"/>
            </w:tcBorders>
          </w:tcPr>
          <w:p w14:paraId="25D9971C"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Keu1n02ZvJ2MMeDLLga" : {</w:t>
            </w:r>
          </w:p>
          <w:p w14:paraId="2786E477"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dataLog" : {</w:t>
            </w:r>
          </w:p>
          <w:p w14:paraId="7CF7742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action" : "Select: probeSource",</w:t>
            </w:r>
          </w:p>
          <w:p w14:paraId="3C3014F3"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note" : "Solar Panels",</w:t>
            </w:r>
          </w:p>
          <w:p w14:paraId="1BA06FD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imestamp" : "Friday, March 10, 2017 3:06 PM",</w:t>
            </w:r>
          </w:p>
          <w:p w14:paraId="74EF627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ool" : "Probe Design",</w:t>
            </w:r>
          </w:p>
          <w:p w14:paraId="1EA18DDB"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userId" : "1QC1LbaCp3a0yS4QSpkJ7SLxQC82"</w:t>
            </w:r>
          </w:p>
          <w:p w14:paraId="36CBD291"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
          <w:p w14:paraId="08C27B21" w14:textId="1F0B3A9B" w:rsidR="00BD0C79" w:rsidRPr="00106043" w:rsidRDefault="00E9555C" w:rsidP="00EA6BD6">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2538" w:type="dxa"/>
            <w:tcBorders>
              <w:top w:val="single" w:sz="6" w:space="0" w:color="auto"/>
            </w:tcBorders>
          </w:tcPr>
          <w:p w14:paraId="334D07B2" w14:textId="59F1D613" w:rsidR="00BD0C79"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L</w:t>
            </w:r>
            <w:r>
              <w:rPr>
                <w:rFonts w:ascii="Times New Roman" w:eastAsia="맑은 고딕" w:hAnsi="Times New Roman" w:cs="Times New Roman"/>
                <w:sz w:val="24"/>
                <w:szCs w:val="24"/>
                <w:lang w:eastAsia="ko-KR"/>
              </w:rPr>
              <w:t>og id</w:t>
            </w:r>
          </w:p>
          <w:p w14:paraId="7C9B6C47" w14:textId="480AD6F3" w:rsidR="00EA6BD6" w:rsidRDefault="00EA6BD6" w:rsidP="00EA6BD6">
            <w:pPr>
              <w:spacing w:line="276" w:lineRule="auto"/>
              <w:rPr>
                <w:rFonts w:ascii="Times New Roman" w:eastAsia="맑은 고딕" w:hAnsi="Times New Roman" w:cs="Times New Roman"/>
                <w:sz w:val="24"/>
                <w:szCs w:val="24"/>
                <w:lang w:eastAsia="ko-KR"/>
              </w:rPr>
            </w:pPr>
          </w:p>
          <w:p w14:paraId="0903FB4C" w14:textId="705191DD" w:rsidR="00EA6BD6"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type</w:t>
            </w:r>
          </w:p>
          <w:p w14:paraId="4A6B2860" w14:textId="79B0A658"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item</w:t>
            </w:r>
          </w:p>
          <w:p w14:paraId="377A7CD8" w14:textId="6884CA84"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Timestamp</w:t>
            </w:r>
          </w:p>
          <w:p w14:paraId="20D058C8" w14:textId="03458340"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screen</w:t>
            </w:r>
          </w:p>
          <w:p w14:paraId="47C6BF14" w14:textId="1763AA7C" w:rsidR="00EA6BD6"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User id</w:t>
            </w:r>
          </w:p>
        </w:tc>
      </w:tr>
    </w:tbl>
    <w:p w14:paraId="6E7C7429" w14:textId="77777777" w:rsidR="00BD0C79" w:rsidRPr="00106043" w:rsidRDefault="00BD0C79" w:rsidP="00BD0C79">
      <w:pPr>
        <w:spacing w:line="480" w:lineRule="auto"/>
        <w:rPr>
          <w:rFonts w:ascii="Times New Roman" w:hAnsi="Times New Roman" w:cs="Times New Roman"/>
          <w:sz w:val="24"/>
          <w:szCs w:val="24"/>
        </w:rPr>
      </w:pPr>
    </w:p>
    <w:p w14:paraId="5AD83F1B" w14:textId="005D360B" w:rsidR="003F17B6" w:rsidRPr="00106043" w:rsidRDefault="003F17B6" w:rsidP="003F17B6">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2</w:t>
      </w:r>
      <w:r w:rsidRPr="25C4CA79">
        <w:rPr>
          <w:rFonts w:ascii="Times New Roman" w:eastAsia="Times New Roman" w:hAnsi="Times New Roman" w:cs="Times New Roman"/>
          <w:sz w:val="24"/>
          <w:szCs w:val="24"/>
        </w:rPr>
        <w:t xml:space="preserve"> </w:t>
      </w:r>
    </w:p>
    <w:p w14:paraId="34F9E545" w14:textId="2ECE4BB4" w:rsidR="003F17B6" w:rsidRPr="00106043" w:rsidRDefault="005479D5" w:rsidP="003F17B6">
      <w:pPr>
        <w:spacing w:line="480" w:lineRule="auto"/>
        <w:contextualSpacing/>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example of l</w:t>
      </w:r>
      <w:r w:rsidR="003F17B6">
        <w:rPr>
          <w:rFonts w:ascii="Times New Roman" w:eastAsia="Times New Roman" w:hAnsi="Times New Roman" w:cs="Times New Roman"/>
          <w:i/>
          <w:iCs/>
          <w:sz w:val="24"/>
          <w:szCs w:val="24"/>
        </w:rPr>
        <w:t>abel of dataset for each student’s submitted answer</w:t>
      </w:r>
      <w:r>
        <w:rPr>
          <w:rFonts w:ascii="Times New Roman" w:eastAsia="Times New Roman" w:hAnsi="Times New Roman" w:cs="Times New Roman"/>
          <w:i/>
          <w:iCs/>
          <w:sz w:val="24"/>
          <w:szCs w:val="24"/>
        </w:rPr>
        <w:t xml:space="preserve"> (Multi label classification)</w:t>
      </w:r>
    </w:p>
    <w:tbl>
      <w:tblPr>
        <w:tblStyle w:val="20"/>
        <w:tblW w:w="9360" w:type="dxa"/>
        <w:tblLayout w:type="fixed"/>
        <w:tblLook w:val="0600" w:firstRow="0" w:lastRow="0" w:firstColumn="0" w:lastColumn="0" w:noHBand="1" w:noVBand="1"/>
      </w:tblPr>
      <w:tblGrid>
        <w:gridCol w:w="4338"/>
        <w:gridCol w:w="2511"/>
        <w:gridCol w:w="2511"/>
      </w:tblGrid>
      <w:tr w:rsidR="005479D5" w:rsidRPr="00106043" w14:paraId="18818460" w14:textId="348051B1" w:rsidTr="005479D5">
        <w:trPr>
          <w:trHeight w:val="375"/>
        </w:trPr>
        <w:tc>
          <w:tcPr>
            <w:tcW w:w="4338" w:type="dxa"/>
            <w:tcBorders>
              <w:top w:val="single" w:sz="12" w:space="0" w:color="auto"/>
              <w:bottom w:val="single" w:sz="6" w:space="0" w:color="auto"/>
            </w:tcBorders>
            <w:vAlign w:val="bottom"/>
          </w:tcPr>
          <w:p w14:paraId="71DD6892" w14:textId="3B0A7F33" w:rsidR="005479D5" w:rsidRPr="00106043" w:rsidRDefault="005479D5" w:rsidP="005479D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User id</w:t>
            </w:r>
          </w:p>
        </w:tc>
        <w:tc>
          <w:tcPr>
            <w:tcW w:w="2511" w:type="dxa"/>
            <w:tcBorders>
              <w:top w:val="single" w:sz="12" w:space="0" w:color="auto"/>
              <w:bottom w:val="single" w:sz="6" w:space="0" w:color="auto"/>
            </w:tcBorders>
          </w:tcPr>
          <w:p w14:paraId="5601A771" w14:textId="7D3A2914" w:rsidR="005479D5" w:rsidRPr="00106043" w:rsidRDefault="005479D5" w:rsidP="003F17B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bel</w:t>
            </w:r>
          </w:p>
        </w:tc>
        <w:tc>
          <w:tcPr>
            <w:tcW w:w="2511" w:type="dxa"/>
            <w:tcBorders>
              <w:top w:val="single" w:sz="12" w:space="0" w:color="auto"/>
              <w:bottom w:val="single" w:sz="6" w:space="0" w:color="auto"/>
            </w:tcBorders>
          </w:tcPr>
          <w:p w14:paraId="39CACA38" w14:textId="498698A3" w:rsidR="005479D5" w:rsidRPr="005479D5" w:rsidRDefault="005479D5" w:rsidP="003F17B6">
            <w:pPr>
              <w:spacing w:line="360" w:lineRule="auto"/>
              <w:jc w:val="both"/>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T</w:t>
            </w:r>
            <w:r>
              <w:rPr>
                <w:rFonts w:ascii="Times New Roman" w:eastAsia="맑은 고딕" w:hAnsi="Times New Roman" w:cs="Times New Roman"/>
                <w:sz w:val="24"/>
                <w:szCs w:val="24"/>
                <w:lang w:eastAsia="ko-KR"/>
              </w:rPr>
              <w:t>otal Score</w:t>
            </w:r>
          </w:p>
        </w:tc>
      </w:tr>
      <w:tr w:rsidR="005479D5" w:rsidRPr="00106043" w14:paraId="338F53C7" w14:textId="2B732566" w:rsidTr="005479D5">
        <w:trPr>
          <w:trHeight w:val="420"/>
        </w:trPr>
        <w:tc>
          <w:tcPr>
            <w:tcW w:w="4338" w:type="dxa"/>
            <w:tcBorders>
              <w:top w:val="single" w:sz="6" w:space="0" w:color="auto"/>
              <w:bottom w:val="single" w:sz="6" w:space="0" w:color="auto"/>
            </w:tcBorders>
          </w:tcPr>
          <w:p w14:paraId="6000AEBE" w14:textId="0D3E9EFA" w:rsidR="005479D5" w:rsidRPr="00106043" w:rsidRDefault="005479D5" w:rsidP="003F17B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1QC1LbaCp3a0yS4QSpkJ7SLxQC82</w:t>
            </w:r>
          </w:p>
        </w:tc>
        <w:tc>
          <w:tcPr>
            <w:tcW w:w="2511" w:type="dxa"/>
            <w:tcBorders>
              <w:top w:val="single" w:sz="6" w:space="0" w:color="auto"/>
              <w:bottom w:val="single" w:sz="6" w:space="0" w:color="auto"/>
            </w:tcBorders>
          </w:tcPr>
          <w:p w14:paraId="34CCE58E" w14:textId="2B4F2A09" w:rsidR="005479D5" w:rsidRPr="00EA6BD6" w:rsidRDefault="005479D5" w:rsidP="003F17B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0, 0, 0, 0, 0)</w:t>
            </w:r>
          </w:p>
        </w:tc>
        <w:tc>
          <w:tcPr>
            <w:tcW w:w="2511" w:type="dxa"/>
            <w:tcBorders>
              <w:top w:val="single" w:sz="6" w:space="0" w:color="auto"/>
              <w:bottom w:val="single" w:sz="6" w:space="0" w:color="auto"/>
            </w:tcBorders>
          </w:tcPr>
          <w:p w14:paraId="7B6E75B2" w14:textId="09039970" w:rsidR="005479D5" w:rsidRDefault="005479D5" w:rsidP="003F17B6">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1</w:t>
            </w:r>
          </w:p>
        </w:tc>
      </w:tr>
      <w:tr w:rsidR="005479D5" w:rsidRPr="00106043" w14:paraId="4922EBE4" w14:textId="77777777" w:rsidTr="005479D5">
        <w:trPr>
          <w:trHeight w:val="420"/>
        </w:trPr>
        <w:tc>
          <w:tcPr>
            <w:tcW w:w="4338" w:type="dxa"/>
            <w:tcBorders>
              <w:top w:val="single" w:sz="6" w:space="0" w:color="auto"/>
              <w:bottom w:val="single" w:sz="6" w:space="0" w:color="auto"/>
            </w:tcBorders>
          </w:tcPr>
          <w:p w14:paraId="534199C1" w14:textId="78191E64" w:rsidR="005479D5" w:rsidRPr="00EA6BD6" w:rsidRDefault="005479D5" w:rsidP="003F17B6">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2511" w:type="dxa"/>
            <w:tcBorders>
              <w:top w:val="single" w:sz="6" w:space="0" w:color="auto"/>
              <w:bottom w:val="single" w:sz="6" w:space="0" w:color="auto"/>
            </w:tcBorders>
          </w:tcPr>
          <w:p w14:paraId="16B45F73" w14:textId="269EAA67" w:rsidR="005479D5" w:rsidRDefault="005479D5" w:rsidP="005479D5">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1, 0, 0, 0, 0)</w:t>
            </w:r>
          </w:p>
        </w:tc>
        <w:tc>
          <w:tcPr>
            <w:tcW w:w="2511" w:type="dxa"/>
            <w:tcBorders>
              <w:top w:val="single" w:sz="6" w:space="0" w:color="auto"/>
              <w:bottom w:val="single" w:sz="6" w:space="0" w:color="auto"/>
            </w:tcBorders>
          </w:tcPr>
          <w:p w14:paraId="20BE8C8E" w14:textId="7E385E5B" w:rsidR="005479D5" w:rsidRDefault="005479D5" w:rsidP="003F17B6">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2</w:t>
            </w:r>
          </w:p>
        </w:tc>
      </w:tr>
      <w:tr w:rsidR="002945A2" w:rsidRPr="00106043" w14:paraId="6A7B5955" w14:textId="77777777" w:rsidTr="005479D5">
        <w:trPr>
          <w:trHeight w:val="420"/>
        </w:trPr>
        <w:tc>
          <w:tcPr>
            <w:tcW w:w="4338" w:type="dxa"/>
            <w:tcBorders>
              <w:top w:val="single" w:sz="6" w:space="0" w:color="auto"/>
              <w:bottom w:val="single" w:sz="6" w:space="0" w:color="auto"/>
            </w:tcBorders>
          </w:tcPr>
          <w:p w14:paraId="4834599C" w14:textId="1F61109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tlvqCSOAEuax3CFIXaTSyLFv8Tq2</w:t>
            </w:r>
          </w:p>
        </w:tc>
        <w:tc>
          <w:tcPr>
            <w:tcW w:w="2511" w:type="dxa"/>
            <w:tcBorders>
              <w:top w:val="single" w:sz="6" w:space="0" w:color="auto"/>
              <w:bottom w:val="single" w:sz="6" w:space="0" w:color="auto"/>
            </w:tcBorders>
          </w:tcPr>
          <w:p w14:paraId="1B5E8373" w14:textId="25ABB752"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0, 1, 0, 0, 1, 0)</w:t>
            </w:r>
          </w:p>
        </w:tc>
        <w:tc>
          <w:tcPr>
            <w:tcW w:w="2511" w:type="dxa"/>
            <w:tcBorders>
              <w:top w:val="single" w:sz="6" w:space="0" w:color="auto"/>
              <w:bottom w:val="single" w:sz="6" w:space="0" w:color="auto"/>
            </w:tcBorders>
          </w:tcPr>
          <w:p w14:paraId="13E59B16" w14:textId="0D30ACC7"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2</w:t>
            </w:r>
          </w:p>
        </w:tc>
      </w:tr>
      <w:tr w:rsidR="002945A2" w:rsidRPr="00106043" w14:paraId="10B8B7C5" w14:textId="77777777" w:rsidTr="005479D5">
        <w:trPr>
          <w:trHeight w:val="420"/>
        </w:trPr>
        <w:tc>
          <w:tcPr>
            <w:tcW w:w="4338" w:type="dxa"/>
            <w:tcBorders>
              <w:top w:val="single" w:sz="6" w:space="0" w:color="auto"/>
              <w:bottom w:val="single" w:sz="6" w:space="0" w:color="auto"/>
            </w:tcBorders>
          </w:tcPr>
          <w:p w14:paraId="4B323491" w14:textId="35BC2052"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mEKCOucQO0OXIEHPSc54KqcKZX33</w:t>
            </w:r>
          </w:p>
        </w:tc>
        <w:tc>
          <w:tcPr>
            <w:tcW w:w="2511" w:type="dxa"/>
            <w:tcBorders>
              <w:top w:val="single" w:sz="6" w:space="0" w:color="auto"/>
              <w:bottom w:val="single" w:sz="6" w:space="0" w:color="auto"/>
            </w:tcBorders>
          </w:tcPr>
          <w:p w14:paraId="60177E82" w14:textId="4945760F"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0, 0, 0, 0, 0, 1)</w:t>
            </w:r>
          </w:p>
        </w:tc>
        <w:tc>
          <w:tcPr>
            <w:tcW w:w="2511" w:type="dxa"/>
            <w:tcBorders>
              <w:top w:val="single" w:sz="6" w:space="0" w:color="auto"/>
              <w:bottom w:val="single" w:sz="6" w:space="0" w:color="auto"/>
            </w:tcBorders>
          </w:tcPr>
          <w:p w14:paraId="005D2748" w14:textId="40952BBF"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1</w:t>
            </w:r>
          </w:p>
        </w:tc>
      </w:tr>
      <w:tr w:rsidR="002945A2" w:rsidRPr="00106043" w14:paraId="5FDFF12F" w14:textId="77777777" w:rsidTr="005479D5">
        <w:trPr>
          <w:trHeight w:val="420"/>
        </w:trPr>
        <w:tc>
          <w:tcPr>
            <w:tcW w:w="4338" w:type="dxa"/>
            <w:tcBorders>
              <w:top w:val="single" w:sz="6" w:space="0" w:color="auto"/>
              <w:bottom w:val="single" w:sz="6" w:space="0" w:color="auto"/>
            </w:tcBorders>
          </w:tcPr>
          <w:p w14:paraId="7C2E29EB" w14:textId="7A76F4A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0q44lAVhgMlwgvWqoHeDwf9Sq2</w:t>
            </w:r>
          </w:p>
        </w:tc>
        <w:tc>
          <w:tcPr>
            <w:tcW w:w="2511" w:type="dxa"/>
            <w:tcBorders>
              <w:top w:val="single" w:sz="6" w:space="0" w:color="auto"/>
              <w:bottom w:val="single" w:sz="6" w:space="0" w:color="auto"/>
            </w:tcBorders>
          </w:tcPr>
          <w:p w14:paraId="120B0ABE" w14:textId="5692726C"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0, 1, 1, 1, 1)</w:t>
            </w:r>
          </w:p>
        </w:tc>
        <w:tc>
          <w:tcPr>
            <w:tcW w:w="2511" w:type="dxa"/>
            <w:tcBorders>
              <w:top w:val="single" w:sz="6" w:space="0" w:color="auto"/>
              <w:bottom w:val="single" w:sz="6" w:space="0" w:color="auto"/>
            </w:tcBorders>
          </w:tcPr>
          <w:p w14:paraId="4CA7E3EE" w14:textId="79097268"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5</w:t>
            </w:r>
          </w:p>
        </w:tc>
      </w:tr>
      <w:tr w:rsidR="002945A2" w:rsidRPr="00106043" w14:paraId="0FE855CF" w14:textId="77777777" w:rsidTr="005479D5">
        <w:trPr>
          <w:trHeight w:val="420"/>
        </w:trPr>
        <w:tc>
          <w:tcPr>
            <w:tcW w:w="4338" w:type="dxa"/>
            <w:tcBorders>
              <w:top w:val="single" w:sz="6" w:space="0" w:color="auto"/>
              <w:bottom w:val="single" w:sz="6" w:space="0" w:color="auto"/>
            </w:tcBorders>
          </w:tcPr>
          <w:p w14:paraId="1FDC76A2" w14:textId="2BE48685"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2511" w:type="dxa"/>
            <w:tcBorders>
              <w:top w:val="single" w:sz="6" w:space="0" w:color="auto"/>
              <w:bottom w:val="single" w:sz="6" w:space="0" w:color="auto"/>
            </w:tcBorders>
          </w:tcPr>
          <w:p w14:paraId="67BFEEF4" w14:textId="205A2174"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1, 1, 1, 1, 1)</w:t>
            </w:r>
          </w:p>
        </w:tc>
        <w:tc>
          <w:tcPr>
            <w:tcW w:w="2511" w:type="dxa"/>
            <w:tcBorders>
              <w:top w:val="single" w:sz="6" w:space="0" w:color="auto"/>
              <w:bottom w:val="single" w:sz="6" w:space="0" w:color="auto"/>
            </w:tcBorders>
          </w:tcPr>
          <w:p w14:paraId="493EF921" w14:textId="1812FF9A"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6</w:t>
            </w:r>
          </w:p>
        </w:tc>
      </w:tr>
    </w:tbl>
    <w:p w14:paraId="274A4D9C" w14:textId="18D4295C" w:rsidR="00CF5E91" w:rsidRDefault="005479D5" w:rsidP="005479D5">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w:t>
      </w:r>
      <w:r>
        <w:rPr>
          <w:rFonts w:ascii="Times New Roman" w:eastAsia="맑은 고딕" w:hAnsi="Times New Roman" w:cs="Times New Roman"/>
          <w:sz w:val="24"/>
          <w:szCs w:val="24"/>
          <w:lang w:eastAsia="ko-KR"/>
        </w:rPr>
        <w:t xml:space="preserve"> Total score was not used </w:t>
      </w:r>
      <w:r w:rsidR="003C4778">
        <w:rPr>
          <w:rFonts w:ascii="Times New Roman" w:eastAsia="맑은 고딕" w:hAnsi="Times New Roman" w:cs="Times New Roman"/>
          <w:sz w:val="24"/>
          <w:szCs w:val="24"/>
          <w:lang w:eastAsia="ko-KR"/>
        </w:rPr>
        <w:t>as</w:t>
      </w:r>
      <w:r>
        <w:rPr>
          <w:rFonts w:ascii="Times New Roman" w:eastAsia="맑은 고딕" w:hAnsi="Times New Roman" w:cs="Times New Roman"/>
          <w:sz w:val="24"/>
          <w:szCs w:val="24"/>
          <w:lang w:eastAsia="ko-KR"/>
        </w:rPr>
        <w:t xml:space="preserve"> features or labels</w:t>
      </w:r>
    </w:p>
    <w:p w14:paraId="1E436832" w14:textId="3B440189" w:rsidR="003C4778" w:rsidRDefault="00E51DC6" w:rsidP="005479D5">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b/>
      </w:r>
      <w:r w:rsidR="009B1856">
        <w:rPr>
          <w:rFonts w:ascii="Times New Roman" w:eastAsia="맑은 고딕" w:hAnsi="Times New Roman" w:cs="Times New Roman"/>
          <w:sz w:val="24"/>
          <w:szCs w:val="24"/>
          <w:lang w:eastAsia="ko-KR"/>
        </w:rPr>
        <w:t>Predictor dataset</w:t>
      </w:r>
      <w:r w:rsidR="00FF536F">
        <w:rPr>
          <w:rFonts w:ascii="Times New Roman" w:eastAsia="맑은 고딕" w:hAnsi="Times New Roman" w:cs="Times New Roman"/>
          <w:sz w:val="24"/>
          <w:szCs w:val="24"/>
          <w:lang w:eastAsia="ko-KR"/>
        </w:rPr>
        <w:t xml:space="preserve"> was</w:t>
      </w:r>
      <w:r w:rsidR="009B1856">
        <w:rPr>
          <w:rFonts w:ascii="Times New Roman" w:eastAsia="맑은 고딕" w:hAnsi="Times New Roman" w:cs="Times New Roman"/>
          <w:sz w:val="24"/>
          <w:szCs w:val="24"/>
          <w:lang w:eastAsia="ko-KR"/>
        </w:rPr>
        <w:t xml:space="preserve"> </w:t>
      </w:r>
      <w:r w:rsidR="00776D7C">
        <w:rPr>
          <w:rFonts w:ascii="Times New Roman" w:eastAsia="맑은 고딕" w:hAnsi="Times New Roman" w:cs="Times New Roman"/>
          <w:sz w:val="24"/>
          <w:szCs w:val="24"/>
          <w:lang w:eastAsia="ko-KR"/>
        </w:rPr>
        <w:t xml:space="preserve">constructed as </w:t>
      </w:r>
      <w:r w:rsidR="00FF536F">
        <w:rPr>
          <w:rFonts w:ascii="Times New Roman" w:eastAsia="맑은 고딕" w:hAnsi="Times New Roman" w:cs="Times New Roman"/>
          <w:sz w:val="24"/>
          <w:szCs w:val="24"/>
          <w:lang w:eastAsia="ko-KR"/>
        </w:rPr>
        <w:t xml:space="preserve">a form of 3-dimenstion array (535, 3714, 56). First, 2-D array data </w:t>
      </w:r>
      <w:r w:rsidR="00F52ACB">
        <w:rPr>
          <w:rFonts w:ascii="Times New Roman" w:eastAsia="맑은 고딕" w:hAnsi="Times New Roman" w:cs="Times New Roman"/>
          <w:sz w:val="24"/>
          <w:szCs w:val="24"/>
          <w:lang w:eastAsia="ko-KR"/>
        </w:rPr>
        <w:t xml:space="preserve">(3714, 56) </w:t>
      </w:r>
      <w:r w:rsidR="00FF536F">
        <w:rPr>
          <w:rFonts w:ascii="Times New Roman" w:eastAsia="맑은 고딕" w:hAnsi="Times New Roman" w:cs="Times New Roman"/>
          <w:sz w:val="24"/>
          <w:szCs w:val="24"/>
          <w:lang w:eastAsia="ko-KR"/>
        </w:rPr>
        <w:t xml:space="preserve">was made for each of the 535 students </w:t>
      </w:r>
      <w:r w:rsidR="00776D7C">
        <w:rPr>
          <w:rFonts w:ascii="Times New Roman" w:eastAsia="맑은 고딕" w:hAnsi="Times New Roman" w:cs="Times New Roman"/>
          <w:sz w:val="24"/>
          <w:szCs w:val="24"/>
          <w:lang w:eastAsia="ko-KR"/>
        </w:rPr>
        <w:t>from</w:t>
      </w:r>
      <w:r w:rsidR="00FF536F">
        <w:rPr>
          <w:rFonts w:ascii="Times New Roman" w:eastAsia="맑은 고딕" w:hAnsi="Times New Roman" w:cs="Times New Roman"/>
          <w:sz w:val="24"/>
          <w:szCs w:val="24"/>
          <w:lang w:eastAsia="ko-KR"/>
        </w:rPr>
        <w:t xml:space="preserve"> log data. </w:t>
      </w:r>
      <w:r w:rsidR="00F52ACB">
        <w:rPr>
          <w:rFonts w:ascii="Times New Roman" w:eastAsia="맑은 고딕" w:hAnsi="Times New Roman" w:cs="Times New Roman"/>
          <w:sz w:val="24"/>
          <w:szCs w:val="24"/>
          <w:lang w:eastAsia="ko-KR"/>
        </w:rPr>
        <w:t xml:space="preserve">Action field and tool field in Table 1 were </w:t>
      </w:r>
      <w:r w:rsidR="00776D7C">
        <w:rPr>
          <w:rFonts w:ascii="Times New Roman" w:eastAsia="맑은 고딕" w:hAnsi="Times New Roman" w:cs="Times New Roman"/>
          <w:sz w:val="24"/>
          <w:szCs w:val="24"/>
          <w:lang w:eastAsia="ko-KR"/>
        </w:rPr>
        <w:t xml:space="preserve">dummy-coded and </w:t>
      </w:r>
      <w:r w:rsidR="00F52ACB">
        <w:rPr>
          <w:rFonts w:ascii="Times New Roman" w:eastAsia="맑은 고딕" w:hAnsi="Times New Roman" w:cs="Times New Roman"/>
          <w:sz w:val="24"/>
          <w:szCs w:val="24"/>
          <w:lang w:eastAsia="ko-KR"/>
        </w:rPr>
        <w:t xml:space="preserve">used as features. For example, the name of </w:t>
      </w:r>
      <w:r w:rsidR="00776D7C">
        <w:rPr>
          <w:rFonts w:ascii="Times New Roman" w:eastAsia="맑은 고딕" w:hAnsi="Times New Roman" w:cs="Times New Roman"/>
          <w:sz w:val="24"/>
          <w:szCs w:val="24"/>
          <w:lang w:eastAsia="ko-KR"/>
        </w:rPr>
        <w:t xml:space="preserve">56 </w:t>
      </w:r>
      <w:r w:rsidR="00F52ACB">
        <w:rPr>
          <w:rFonts w:ascii="Times New Roman" w:eastAsia="맑은 고딕" w:hAnsi="Times New Roman" w:cs="Times New Roman"/>
          <w:sz w:val="24"/>
          <w:szCs w:val="24"/>
          <w:lang w:eastAsia="ko-KR"/>
        </w:rPr>
        <w:t>dummy-coded  features were</w:t>
      </w:r>
      <w:r w:rsidR="00776D7C">
        <w:rPr>
          <w:rFonts w:ascii="Times New Roman" w:eastAsia="맑은 고딕" w:hAnsi="Times New Roman" w:cs="Times New Roman"/>
          <w:sz w:val="24"/>
          <w:szCs w:val="24"/>
          <w:lang w:eastAsia="ko-KR"/>
        </w:rPr>
        <w:t>:</w:t>
      </w:r>
      <w:r w:rsidR="00F52ACB">
        <w:rPr>
          <w:rFonts w:ascii="Times New Roman" w:eastAsia="맑은 고딕" w:hAnsi="Times New Roman" w:cs="Times New Roman"/>
          <w:sz w:val="24"/>
          <w:szCs w:val="24"/>
          <w:lang w:eastAsia="ko-KR"/>
        </w:rPr>
        <w:t xml:space="preserve"> “</w:t>
      </w:r>
      <w:r w:rsidR="00F52ACB" w:rsidRPr="00F52ACB">
        <w:rPr>
          <w:rFonts w:ascii="Times New Roman" w:eastAsia="맑은 고딕" w:hAnsi="Times New Roman" w:cs="Times New Roman"/>
          <w:sz w:val="24"/>
          <w:szCs w:val="24"/>
          <w:lang w:eastAsia="ko-KR"/>
        </w:rPr>
        <w:t>action_Click Back Button</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r w:rsidR="00F52ACB" w:rsidRPr="00F52ACB">
        <w:rPr>
          <w:rFonts w:ascii="Times New Roman" w:eastAsia="맑은 고딕" w:hAnsi="Times New Roman" w:cs="Times New Roman"/>
          <w:sz w:val="24"/>
          <w:szCs w:val="24"/>
          <w:lang w:eastAsia="ko-KR"/>
        </w:rPr>
        <w:t>action_Click Destination Planet</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r w:rsidR="00F52ACB" w:rsidRPr="00F52ACB">
        <w:rPr>
          <w:rFonts w:ascii="Times New Roman" w:eastAsia="맑은 고딕" w:hAnsi="Times New Roman" w:cs="Times New Roman"/>
          <w:sz w:val="24"/>
          <w:szCs w:val="24"/>
          <w:lang w:eastAsia="ko-KR"/>
        </w:rPr>
        <w:t>action_Click Forward Button</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r w:rsidR="00F52ACB" w:rsidRPr="00F52ACB">
        <w:rPr>
          <w:rFonts w:ascii="Times New Roman" w:eastAsia="맑은 고딕" w:hAnsi="Times New Roman" w:cs="Times New Roman"/>
          <w:sz w:val="24"/>
          <w:szCs w:val="24"/>
          <w:lang w:eastAsia="ko-KR"/>
        </w:rPr>
        <w:t>Menu,action_Click Nav Menu</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r w:rsidR="00F52ACB" w:rsidRPr="00F52ACB">
        <w:rPr>
          <w:rFonts w:ascii="Times New Roman" w:eastAsia="맑은 고딕" w:hAnsi="Times New Roman" w:cs="Times New Roman"/>
          <w:sz w:val="24"/>
          <w:szCs w:val="24"/>
          <w:lang w:eastAsia="ko-KR"/>
        </w:rPr>
        <w:t>action_Creat Note in: PLANET</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r w:rsidR="00F52ACB" w:rsidRPr="00F52ACB">
        <w:rPr>
          <w:rFonts w:ascii="Times New Roman" w:eastAsia="맑은 고딕" w:hAnsi="Times New Roman" w:cs="Times New Roman"/>
          <w:sz w:val="24"/>
          <w:szCs w:val="24"/>
          <w:lang w:eastAsia="ko-KR"/>
        </w:rPr>
        <w:t>action_Lauch Probe</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r w:rsidR="00F52ACB" w:rsidRPr="00F52ACB">
        <w:rPr>
          <w:rFonts w:ascii="Times New Roman" w:eastAsia="맑은 고딕" w:hAnsi="Times New Roman" w:cs="Times New Roman"/>
          <w:sz w:val="24"/>
          <w:szCs w:val="24"/>
          <w:lang w:eastAsia="ko-KR"/>
        </w:rPr>
        <w:t>tool_Concepts DB</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r w:rsidR="00F52ACB" w:rsidRPr="00F52ACB">
        <w:rPr>
          <w:rFonts w:ascii="Times New Roman" w:eastAsia="맑은 고딕" w:hAnsi="Times New Roman" w:cs="Times New Roman"/>
          <w:sz w:val="24"/>
          <w:szCs w:val="24"/>
          <w:lang w:eastAsia="ko-KR"/>
        </w:rPr>
        <w:t>tool_MissionDB</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and etc, which indicate all possible action in any tool screen by player. </w:t>
      </w:r>
      <w:r w:rsidR="003911B1">
        <w:rPr>
          <w:rFonts w:ascii="Times New Roman" w:eastAsia="맑은 고딕" w:hAnsi="Times New Roman" w:cs="Times New Roman" w:hint="eastAsia"/>
          <w:sz w:val="24"/>
          <w:szCs w:val="24"/>
          <w:lang w:eastAsia="ko-KR"/>
        </w:rPr>
        <w:t>그리고</w:t>
      </w:r>
      <w:r w:rsidR="003911B1">
        <w:rPr>
          <w:rFonts w:ascii="Times New Roman" w:eastAsia="맑은 고딕" w:hAnsi="Times New Roman" w:cs="Times New Roman" w:hint="eastAsia"/>
          <w:sz w:val="24"/>
          <w:szCs w:val="24"/>
          <w:lang w:eastAsia="ko-KR"/>
        </w:rPr>
        <w:t xml:space="preserve"> 3</w:t>
      </w:r>
      <w:r w:rsidR="003911B1">
        <w:rPr>
          <w:rFonts w:ascii="Times New Roman" w:eastAsia="맑은 고딕" w:hAnsi="Times New Roman" w:cs="Times New Roman"/>
          <w:sz w:val="24"/>
          <w:szCs w:val="24"/>
          <w:lang w:eastAsia="ko-KR"/>
        </w:rPr>
        <w:t>714</w:t>
      </w:r>
      <w:r w:rsidR="003911B1">
        <w:rPr>
          <w:rFonts w:ascii="Times New Roman" w:eastAsia="맑은 고딕" w:hAnsi="Times New Roman" w:cs="Times New Roman" w:hint="eastAsia"/>
          <w:sz w:val="24"/>
          <w:szCs w:val="24"/>
          <w:lang w:eastAsia="ko-KR"/>
        </w:rPr>
        <w:t>는</w:t>
      </w:r>
      <w:r w:rsidR="003911B1">
        <w:rPr>
          <w:rFonts w:ascii="Times New Roman" w:eastAsia="맑은 고딕" w:hAnsi="Times New Roman" w:cs="Times New Roman"/>
          <w:sz w:val="24"/>
          <w:szCs w:val="24"/>
          <w:lang w:eastAsia="ko-KR"/>
        </w:rPr>
        <w:t xml:space="preserve">… </w:t>
      </w:r>
      <w:r w:rsidR="003911B1">
        <w:rPr>
          <w:rFonts w:ascii="Times New Roman" w:eastAsia="맑은 고딕" w:hAnsi="Times New Roman" w:cs="Times New Roman" w:hint="eastAsia"/>
          <w:sz w:val="24"/>
          <w:szCs w:val="24"/>
          <w:lang w:eastAsia="ko-KR"/>
        </w:rPr>
        <w:t>그리고</w:t>
      </w:r>
      <w:r w:rsidR="003911B1">
        <w:rPr>
          <w:rFonts w:ascii="Times New Roman" w:eastAsia="맑은 고딕" w:hAnsi="Times New Roman" w:cs="Times New Roman" w:hint="eastAsia"/>
          <w:sz w:val="24"/>
          <w:szCs w:val="24"/>
          <w:lang w:eastAsia="ko-KR"/>
        </w:rPr>
        <w:t xml:space="preserve"> </w:t>
      </w:r>
      <w:r w:rsidR="003911B1">
        <w:rPr>
          <w:rFonts w:ascii="Times New Roman" w:eastAsia="맑은 고딕" w:hAnsi="Times New Roman" w:cs="Times New Roman" w:hint="eastAsia"/>
          <w:sz w:val="24"/>
          <w:szCs w:val="24"/>
          <w:lang w:eastAsia="ko-KR"/>
        </w:rPr>
        <w:t>그래프로</w:t>
      </w:r>
      <w:r w:rsidR="003911B1">
        <w:rPr>
          <w:rFonts w:ascii="Times New Roman" w:eastAsia="맑은 고딕" w:hAnsi="Times New Roman" w:cs="Times New Roman" w:hint="eastAsia"/>
          <w:sz w:val="24"/>
          <w:szCs w:val="24"/>
          <w:lang w:eastAsia="ko-KR"/>
        </w:rPr>
        <w:t xml:space="preserve"> </w:t>
      </w:r>
      <w:r w:rsidR="003911B1">
        <w:rPr>
          <w:rFonts w:ascii="Times New Roman" w:eastAsia="맑은 고딕" w:hAnsi="Times New Roman" w:cs="Times New Roman" w:hint="eastAsia"/>
          <w:sz w:val="24"/>
          <w:szCs w:val="24"/>
          <w:lang w:eastAsia="ko-KR"/>
        </w:rPr>
        <w:t>표현해보면</w:t>
      </w:r>
      <w:r w:rsidR="003911B1">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
    <w:p w14:paraId="12F08542" w14:textId="77777777" w:rsidR="00EB7707" w:rsidRPr="00EB7707" w:rsidRDefault="00EB7707" w:rsidP="00EB7707">
      <w:pPr>
        <w:spacing w:line="480" w:lineRule="auto"/>
        <w:rPr>
          <w:rFonts w:ascii="Times New Roman" w:eastAsia="맑은 고딕" w:hAnsi="Times New Roman" w:cs="Times New Roman"/>
          <w:sz w:val="24"/>
          <w:szCs w:val="24"/>
          <w:lang w:eastAsia="ko-KR"/>
        </w:rPr>
      </w:pPr>
      <w:r w:rsidRPr="00EB7707">
        <w:rPr>
          <w:rFonts w:ascii="Times New Roman" w:eastAsia="맑은 고딕" w:hAnsi="Times New Roman" w:cs="Times New Roman"/>
          <w:sz w:val="24"/>
          <w:szCs w:val="24"/>
          <w:lang w:eastAsia="ko-KR"/>
        </w:rPr>
        <w:t>The dataset is split into a training set of 122,740 users (80%) and a test set of 30,686 users</w:t>
      </w:r>
    </w:p>
    <w:p w14:paraId="1F12D8FF" w14:textId="53F6FC7A" w:rsidR="00BE10DA" w:rsidRPr="00EB7707" w:rsidRDefault="00EB7707" w:rsidP="00EB7707">
      <w:pPr>
        <w:spacing w:line="480" w:lineRule="auto"/>
        <w:rPr>
          <w:rFonts w:ascii="Times New Roman" w:eastAsia="맑은 고딕" w:hAnsi="Times New Roman" w:cs="Times New Roman"/>
          <w:sz w:val="24"/>
          <w:szCs w:val="24"/>
          <w:lang w:eastAsia="ko-KR"/>
        </w:rPr>
      </w:pPr>
      <w:r w:rsidRPr="00EB7707">
        <w:rPr>
          <w:rFonts w:ascii="Times New Roman" w:eastAsia="맑은 고딕" w:hAnsi="Times New Roman" w:cs="Times New Roman"/>
          <w:sz w:val="24"/>
          <w:szCs w:val="24"/>
          <w:lang w:eastAsia="ko-KR"/>
        </w:rPr>
        <w:t>(20%), and the data are shuffled by course group. The training dataset is used for training the neural</w:t>
      </w:r>
      <w:r>
        <w:rPr>
          <w:rFonts w:ascii="Times New Roman" w:eastAsia="맑은 고딕" w:hAnsi="Times New Roman" w:cs="Times New Roman"/>
          <w:sz w:val="24"/>
          <w:szCs w:val="24"/>
          <w:lang w:eastAsia="ko-KR"/>
        </w:rPr>
        <w:t xml:space="preserve"> </w:t>
      </w:r>
      <w:r w:rsidRPr="00EB7707">
        <w:rPr>
          <w:rFonts w:ascii="Times New Roman" w:eastAsia="맑은 고딕" w:hAnsi="Times New Roman" w:cs="Times New Roman"/>
          <w:sz w:val="24"/>
          <w:szCs w:val="24"/>
          <w:lang w:eastAsia="ko-KR"/>
        </w:rPr>
        <w:t>network, while the test dataset is used to evaluate the trained network.</w:t>
      </w:r>
    </w:p>
    <w:p w14:paraId="2F55E8DD" w14:textId="77777777" w:rsidR="00BE10DA" w:rsidRPr="00EB7707" w:rsidRDefault="00BE10DA" w:rsidP="00EB7707">
      <w:pPr>
        <w:spacing w:line="480" w:lineRule="auto"/>
        <w:rPr>
          <w:rFonts w:ascii="Times New Roman" w:eastAsia="맑은 고딕" w:hAnsi="Times New Roman" w:cs="Times New Roman"/>
          <w:sz w:val="24"/>
          <w:szCs w:val="24"/>
          <w:lang w:eastAsia="ko-KR"/>
        </w:rPr>
      </w:pPr>
    </w:p>
    <w:p w14:paraId="5DD4C0D8" w14:textId="0110FB06" w:rsidR="00CF5E91"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Data Analysis</w:t>
      </w:r>
    </w:p>
    <w:p w14:paraId="3C78E818" w14:textId="0D401F1E" w:rsidR="009A5C26" w:rsidRDefault="009A5C26" w:rsidP="009A5C26">
      <w:pPr>
        <w:spacing w:line="480" w:lineRule="auto"/>
        <w:ind w:firstLine="720"/>
        <w:rPr>
          <w:rFonts w:ascii="Times New Roman" w:eastAsia="Times New Roman" w:hAnsi="Times New Roman" w:cs="Times New Roman"/>
          <w:sz w:val="24"/>
          <w:szCs w:val="24"/>
        </w:rPr>
      </w:pPr>
      <w:r w:rsidRPr="009A5C26">
        <w:rPr>
          <w:rFonts w:ascii="Times New Roman" w:eastAsia="Times New Roman" w:hAnsi="Times New Roman" w:cs="Times New Roman"/>
          <w:sz w:val="24"/>
          <w:szCs w:val="24"/>
        </w:rPr>
        <w:t>The model is implemented and run with Google Tensorflow 1.2.1 trained with the above training</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dataset, the learning rate is 0.0001 with the Adam optimization algorithm [38] and batch size for 10.</w:t>
      </w:r>
    </w:p>
    <w:p w14:paraId="15B71613" w14:textId="07F2AE95" w:rsidR="009A5C26" w:rsidRDefault="009A5C26" w:rsidP="009A5C26">
      <w:pPr>
        <w:spacing w:line="480" w:lineRule="auto"/>
        <w:ind w:firstLine="720"/>
        <w:rPr>
          <w:rFonts w:ascii="Times New Roman" w:eastAsia="Times New Roman" w:hAnsi="Times New Roman" w:cs="Times New Roman"/>
          <w:sz w:val="24"/>
          <w:szCs w:val="24"/>
        </w:rPr>
      </w:pPr>
      <w:r w:rsidRPr="009A5C26">
        <w:rPr>
          <w:rFonts w:ascii="Times New Roman" w:eastAsia="Times New Roman" w:hAnsi="Times New Roman" w:cs="Times New Roman"/>
          <w:sz w:val="24"/>
          <w:szCs w:val="24"/>
        </w:rPr>
        <w:lastRenderedPageBreak/>
        <w:t>The effectiveness of the model is evaluated by processing the test dataset with trained Observer</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and Inference Engine. The best test result reaches an average error rate of 9.235% in four dimensions,</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which means that the model can properly detect the learning styles most of the time and the accuracy</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can meet the requirement of the system. Through interaction between users and LMS, the present</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and previous behavior patterns of users are dynamically obtained to predict their next learning styles.</w:t>
      </w:r>
    </w:p>
    <w:p w14:paraId="30C99142" w14:textId="2CCFCD75" w:rsidR="00CF5E91" w:rsidRPr="00106043" w:rsidRDefault="00E7682A" w:rsidP="00E7682A">
      <w:pPr>
        <w:spacing w:line="480" w:lineRule="auto"/>
        <w:contextualSpacing/>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Results</w:t>
      </w:r>
    </w:p>
    <w:p w14:paraId="063563B2" w14:textId="098D9548" w:rsidR="00E7682A" w:rsidRPr="00E7682A" w:rsidRDefault="00E7682A" w:rsidP="00E7682A">
      <w:pPr>
        <w:spacing w:line="480" w:lineRule="auto"/>
        <w:rPr>
          <w:rFonts w:ascii="Times New Roman" w:hAnsi="Times New Roman" w:cs="Times New Roman"/>
          <w:sz w:val="24"/>
          <w:szCs w:val="24"/>
        </w:rPr>
      </w:pPr>
      <w:bookmarkStart w:id="2" w:name="_9v4xcwqzzcv4" w:colFirst="0" w:colLast="0"/>
      <w:bookmarkEnd w:id="2"/>
      <w:r>
        <w:rPr>
          <w:rFonts w:ascii="Times New Roman" w:hAnsi="Times New Roman" w:cs="Times New Roman"/>
          <w:sz w:val="24"/>
          <w:szCs w:val="24"/>
        </w:rPr>
        <w:tab/>
      </w:r>
      <w:r w:rsidRPr="00E7682A">
        <w:rPr>
          <w:rFonts w:ascii="Times New Roman" w:hAnsi="Times New Roman" w:cs="Times New Roman"/>
          <w:sz w:val="24"/>
          <w:szCs w:val="24"/>
        </w:rPr>
        <w:t xml:space="preserve">Figure 2 and Table 5 show the results of </w:t>
      </w:r>
      <w:r>
        <w:rPr>
          <w:rFonts w:ascii="Times New Roman" w:hAnsi="Times New Roman" w:cs="Times New Roman"/>
          <w:sz w:val="24"/>
          <w:szCs w:val="24"/>
        </w:rPr>
        <w:t>the CNN</w:t>
      </w:r>
      <w:r w:rsidRPr="00E7682A">
        <w:rPr>
          <w:rFonts w:ascii="Times New Roman" w:hAnsi="Times New Roman" w:cs="Times New Roman"/>
          <w:sz w:val="24"/>
          <w:szCs w:val="24"/>
        </w:rPr>
        <w:t xml:space="preserve"> model</w:t>
      </w:r>
      <w:r>
        <w:rPr>
          <w:rFonts w:ascii="Times New Roman" w:hAnsi="Times New Roman" w:cs="Times New Roman"/>
          <w:sz w:val="24"/>
          <w:szCs w:val="24"/>
        </w:rPr>
        <w:t xml:space="preserve"> </w:t>
      </w:r>
      <w:r w:rsidRPr="00E7682A">
        <w:rPr>
          <w:rFonts w:ascii="Times New Roman" w:hAnsi="Times New Roman" w:cs="Times New Roman"/>
          <w:sz w:val="24"/>
          <w:szCs w:val="24"/>
        </w:rPr>
        <w:t>optimization via cross-validation.</w:t>
      </w:r>
      <w:r>
        <w:rPr>
          <w:rFonts w:ascii="Times New Roman" w:hAnsi="Times New Roman" w:cs="Times New Roman"/>
          <w:sz w:val="24"/>
          <w:szCs w:val="24"/>
        </w:rPr>
        <w:t xml:space="preserve"> </w:t>
      </w:r>
      <w:r w:rsidRPr="00E7682A">
        <w:rPr>
          <w:rFonts w:ascii="Times New Roman" w:hAnsi="Times New Roman" w:cs="Times New Roman"/>
          <w:sz w:val="24"/>
          <w:szCs w:val="24"/>
        </w:rPr>
        <w:t>The best performance of .89 classifcation accuracy (SD = .01) and Cohen’s κ of .85 (SD = .02)</w:t>
      </w:r>
      <w:r>
        <w:rPr>
          <w:rFonts w:ascii="Times New Roman" w:hAnsi="Times New Roman" w:cs="Times New Roman"/>
          <w:sz w:val="24"/>
          <w:szCs w:val="24"/>
        </w:rPr>
        <w:t xml:space="preserve"> </w:t>
      </w:r>
      <w:r w:rsidRPr="00E7682A">
        <w:rPr>
          <w:rFonts w:ascii="Times New Roman" w:hAnsi="Times New Roman" w:cs="Times New Roman"/>
          <w:sz w:val="24"/>
          <w:szCs w:val="24"/>
        </w:rPr>
        <w:t>was achieved with 116 features per decision tree on the training</w:t>
      </w:r>
      <w:r>
        <w:rPr>
          <w:rFonts w:ascii="Times New Roman" w:hAnsi="Times New Roman" w:cs="Times New Roman"/>
          <w:sz w:val="24"/>
          <w:szCs w:val="24"/>
        </w:rPr>
        <w:t xml:space="preserve"> </w:t>
      </w:r>
      <w:r w:rsidRPr="00E7682A">
        <w:rPr>
          <w:rFonts w:ascii="Times New Roman" w:hAnsi="Times New Roman" w:cs="Times New Roman"/>
          <w:sz w:val="24"/>
          <w:szCs w:val="24"/>
        </w:rPr>
        <w:t>dataset.</w:t>
      </w:r>
      <w:r>
        <w:rPr>
          <w:rFonts w:ascii="Times New Roman" w:hAnsi="Times New Roman" w:cs="Times New Roman"/>
          <w:sz w:val="24"/>
          <w:szCs w:val="24"/>
        </w:rPr>
        <w:t xml:space="preserve"> </w:t>
      </w:r>
      <w:r w:rsidRPr="00E7682A">
        <w:rPr>
          <w:rFonts w:ascii="Times New Roman" w:hAnsi="Times New Roman" w:cs="Times New Roman"/>
          <w:sz w:val="24"/>
          <w:szCs w:val="24"/>
        </w:rPr>
        <w:t>The best performance of .89 classifcation accuracy (SD = .01) and Cohen’s κ of .85 (SD = .02)</w:t>
      </w:r>
      <w:r>
        <w:rPr>
          <w:rFonts w:ascii="Times New Roman" w:hAnsi="Times New Roman" w:cs="Times New Roman"/>
          <w:sz w:val="24"/>
          <w:szCs w:val="24"/>
        </w:rPr>
        <w:t xml:space="preserve"> </w:t>
      </w:r>
      <w:r w:rsidRPr="00E7682A">
        <w:rPr>
          <w:rFonts w:ascii="Times New Roman" w:hAnsi="Times New Roman" w:cs="Times New Roman"/>
          <w:sz w:val="24"/>
          <w:szCs w:val="24"/>
        </w:rPr>
        <w:t>was achieved with 116 features per decision tree on the training</w:t>
      </w:r>
      <w:r>
        <w:rPr>
          <w:rFonts w:ascii="Times New Roman" w:hAnsi="Times New Roman" w:cs="Times New Roman"/>
          <w:sz w:val="24"/>
          <w:szCs w:val="24"/>
        </w:rPr>
        <w:t xml:space="preserve"> </w:t>
      </w:r>
      <w:r w:rsidRPr="00E7682A">
        <w:rPr>
          <w:rFonts w:ascii="Times New Roman" w:hAnsi="Times New Roman" w:cs="Times New Roman"/>
          <w:sz w:val="24"/>
          <w:szCs w:val="24"/>
        </w:rPr>
        <w:t>dataset.</w:t>
      </w:r>
      <w:r>
        <w:rPr>
          <w:rFonts w:ascii="Times New Roman" w:hAnsi="Times New Roman" w:cs="Times New Roman"/>
          <w:sz w:val="24"/>
          <w:szCs w:val="24"/>
        </w:rPr>
        <w:t xml:space="preserve"> </w:t>
      </w:r>
      <w:r w:rsidRPr="00E7682A">
        <w:rPr>
          <w:rFonts w:ascii="Times New Roman" w:hAnsi="Times New Roman" w:cs="Times New Roman"/>
          <w:sz w:val="24"/>
          <w:szCs w:val="24"/>
        </w:rPr>
        <w:t>. The performance of the random forest</w:t>
      </w:r>
      <w:r>
        <w:rPr>
          <w:rFonts w:ascii="Times New Roman" w:hAnsi="Times New Roman" w:cs="Times New Roman"/>
          <w:sz w:val="24"/>
          <w:szCs w:val="24"/>
        </w:rPr>
        <w:t xml:space="preserve"> </w:t>
      </w:r>
      <w:r w:rsidRPr="00E7682A">
        <w:rPr>
          <w:rFonts w:ascii="Times New Roman" w:hAnsi="Times New Roman" w:cs="Times New Roman"/>
          <w:sz w:val="24"/>
          <w:szCs w:val="24"/>
        </w:rPr>
        <w:t>model on the complete training set using the optimal mtry value is</w:t>
      </w:r>
      <w:r>
        <w:rPr>
          <w:rFonts w:ascii="Times New Roman" w:hAnsi="Times New Roman" w:cs="Times New Roman"/>
          <w:sz w:val="24"/>
          <w:szCs w:val="24"/>
        </w:rPr>
        <w:t xml:space="preserve"> </w:t>
      </w:r>
      <w:r w:rsidRPr="00E7682A">
        <w:rPr>
          <w:rFonts w:ascii="Times New Roman" w:hAnsi="Times New Roman" w:cs="Times New Roman"/>
          <w:sz w:val="24"/>
          <w:szCs w:val="24"/>
        </w:rPr>
        <w:t>shown on Figure 3 while the confusion matrix for the test data is</w:t>
      </w:r>
      <w:r>
        <w:rPr>
          <w:rFonts w:ascii="Times New Roman" w:hAnsi="Times New Roman" w:cs="Times New Roman"/>
          <w:sz w:val="24"/>
          <w:szCs w:val="24"/>
        </w:rPr>
        <w:t xml:space="preserve"> </w:t>
      </w:r>
      <w:r w:rsidRPr="00E7682A">
        <w:rPr>
          <w:rFonts w:ascii="Times New Roman" w:hAnsi="Times New Roman" w:cs="Times New Roman"/>
          <w:sz w:val="24"/>
          <w:szCs w:val="24"/>
        </w:rPr>
        <w:t>shown in Table 6. We can see that the performance of the classifer</w:t>
      </w:r>
      <w:r>
        <w:rPr>
          <w:rFonts w:ascii="Times New Roman" w:hAnsi="Times New Roman" w:cs="Times New Roman"/>
          <w:sz w:val="24"/>
          <w:szCs w:val="24"/>
        </w:rPr>
        <w:t xml:space="preserve"> </w:t>
      </w:r>
      <w:r w:rsidRPr="00E7682A">
        <w:rPr>
          <w:rFonts w:ascii="Times New Roman" w:hAnsi="Times New Roman" w:cs="Times New Roman"/>
          <w:sz w:val="24"/>
          <w:szCs w:val="24"/>
        </w:rPr>
        <w:t>stabilized with around 100 decision trees, indicating that 500 trees</w:t>
      </w:r>
    </w:p>
    <w:p w14:paraId="0CF27EA1" w14:textId="4AEF71B6" w:rsidR="00E123C5"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selected was more than enough to ensure good classifer performance. The average out-of-bag (OOB) error rate was .12, suggesting</w:t>
      </w:r>
      <w:r>
        <w:rPr>
          <w:rFonts w:ascii="Times New Roman" w:hAnsi="Times New Roman" w:cs="Times New Roman"/>
          <w:sz w:val="24"/>
          <w:szCs w:val="24"/>
        </w:rPr>
        <w:t xml:space="preserve"> </w:t>
      </w:r>
      <w:r w:rsidRPr="00E7682A">
        <w:rPr>
          <w:rFonts w:ascii="Times New Roman" w:hAnsi="Times New Roman" w:cs="Times New Roman"/>
          <w:sz w:val="24"/>
          <w:szCs w:val="24"/>
        </w:rPr>
        <w:t>only 12% of the data points being misclassifed in the training set.</w:t>
      </w:r>
      <w:r>
        <w:rPr>
          <w:rFonts w:ascii="Times New Roman" w:hAnsi="Times New Roman" w:cs="Times New Roman"/>
          <w:sz w:val="24"/>
          <w:szCs w:val="24"/>
        </w:rPr>
        <w:t xml:space="preserve"> </w:t>
      </w:r>
      <w:r w:rsidRPr="00E7682A">
        <w:rPr>
          <w:rFonts w:ascii="Times New Roman" w:hAnsi="Times New Roman" w:cs="Times New Roman"/>
          <w:sz w:val="24"/>
          <w:szCs w:val="24"/>
        </w:rPr>
        <w:t>As expected, the error rates for the two most resampled classes (i.e.,</w:t>
      </w:r>
      <w:r>
        <w:rPr>
          <w:rFonts w:ascii="Times New Roman" w:hAnsi="Times New Roman" w:cs="Times New Roman"/>
          <w:sz w:val="24"/>
          <w:szCs w:val="24"/>
        </w:rPr>
        <w:t xml:space="preserve"> </w:t>
      </w:r>
      <w:r w:rsidRPr="00E7682A">
        <w:rPr>
          <w:rFonts w:ascii="Times New Roman" w:hAnsi="Times New Roman" w:cs="Times New Roman"/>
          <w:sz w:val="24"/>
          <w:szCs w:val="24"/>
        </w:rPr>
        <w:t>Other and Motive) were the lowest, while the highest error rate</w:t>
      </w:r>
      <w:r>
        <w:rPr>
          <w:rFonts w:ascii="Times New Roman" w:hAnsi="Times New Roman" w:cs="Times New Roman"/>
          <w:sz w:val="24"/>
          <w:szCs w:val="24"/>
        </w:rPr>
        <w:t xml:space="preserve"> </w:t>
      </w:r>
      <w:r w:rsidRPr="00E7682A">
        <w:rPr>
          <w:rFonts w:ascii="Times New Roman" w:hAnsi="Times New Roman" w:cs="Times New Roman"/>
          <w:sz w:val="24"/>
          <w:szCs w:val="24"/>
        </w:rPr>
        <w:t>was observed for Observation category which was not resampled.</w:t>
      </w:r>
    </w:p>
    <w:p w14:paraId="5F420783" w14:textId="29E8A23A" w:rsidR="00E7682A" w:rsidRPr="00E7682A" w:rsidRDefault="00E7682A" w:rsidP="00E7682A">
      <w:pPr>
        <w:spacing w:line="480" w:lineRule="auto"/>
        <w:rPr>
          <w:rFonts w:ascii="Times New Roman" w:hAnsi="Times New Roman" w:cs="Times New Roman"/>
          <w:sz w:val="24"/>
          <w:szCs w:val="24"/>
        </w:rPr>
      </w:pPr>
      <w:r>
        <w:rPr>
          <w:rFonts w:ascii="Times New Roman" w:hAnsi="Times New Roman" w:cs="Times New Roman"/>
          <w:sz w:val="24"/>
          <w:szCs w:val="24"/>
        </w:rPr>
        <w:tab/>
      </w:r>
      <w:r w:rsidRPr="00E7682A">
        <w:rPr>
          <w:rFonts w:ascii="Times New Roman" w:hAnsi="Times New Roman" w:cs="Times New Roman"/>
          <w:sz w:val="24"/>
          <w:szCs w:val="24"/>
        </w:rPr>
        <w:t>After developing the random classifer on the training data, we</w:t>
      </w:r>
      <w:r>
        <w:rPr>
          <w:rFonts w:ascii="Times New Roman" w:hAnsi="Times New Roman" w:cs="Times New Roman"/>
          <w:sz w:val="24"/>
          <w:szCs w:val="24"/>
        </w:rPr>
        <w:t xml:space="preserve"> </w:t>
      </w:r>
      <w:r w:rsidRPr="00E7682A">
        <w:rPr>
          <w:rFonts w:ascii="Times New Roman" w:hAnsi="Times New Roman" w:cs="Times New Roman"/>
          <w:sz w:val="24"/>
          <w:szCs w:val="24"/>
        </w:rPr>
        <w:t>validated its performance on the holdout test data (25% of the whole</w:t>
      </w:r>
      <w:r>
        <w:rPr>
          <w:rFonts w:ascii="Times New Roman" w:hAnsi="Times New Roman" w:cs="Times New Roman"/>
          <w:sz w:val="24"/>
          <w:szCs w:val="24"/>
        </w:rPr>
        <w:t xml:space="preserve"> </w:t>
      </w:r>
      <w:r w:rsidRPr="00E7682A">
        <w:rPr>
          <w:rFonts w:ascii="Times New Roman" w:hAnsi="Times New Roman" w:cs="Times New Roman"/>
          <w:sz w:val="24"/>
          <w:szCs w:val="24"/>
        </w:rPr>
        <w:t>dataset). Our random forest classifer achieved .75 classifcation</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accuracy (95% CI[0.72, 0.77]) and Cohen’s κ of 0.51 which is considered </w:t>
      </w:r>
      <w:r w:rsidRPr="00E7682A">
        <w:rPr>
          <w:rFonts w:ascii="Times New Roman" w:hAnsi="Times New Roman" w:cs="Times New Roman"/>
          <w:sz w:val="24"/>
          <w:szCs w:val="24"/>
        </w:rPr>
        <w:lastRenderedPageBreak/>
        <w:t>“Moderate” agreement above the pure chance level [41].</w:t>
      </w:r>
      <w:r>
        <w:rPr>
          <w:rFonts w:ascii="Times New Roman" w:hAnsi="Times New Roman" w:cs="Times New Roman"/>
          <w:sz w:val="24"/>
          <w:szCs w:val="24"/>
        </w:rPr>
        <w:t xml:space="preserve"> </w:t>
      </w:r>
      <w:r w:rsidRPr="00E7682A">
        <w:rPr>
          <w:rFonts w:ascii="Times New Roman" w:hAnsi="Times New Roman" w:cs="Times New Roman"/>
          <w:sz w:val="24"/>
          <w:szCs w:val="24"/>
        </w:rPr>
        <w:t>The confusion matrix for the test data is shown in Table 7. We see</w:t>
      </w:r>
      <w:r>
        <w:rPr>
          <w:rFonts w:ascii="Times New Roman" w:hAnsi="Times New Roman" w:cs="Times New Roman"/>
          <w:sz w:val="24"/>
          <w:szCs w:val="24"/>
        </w:rPr>
        <w:t xml:space="preserve"> </w:t>
      </w:r>
      <w:r w:rsidRPr="00E7682A">
        <w:rPr>
          <w:rFonts w:ascii="Times New Roman" w:hAnsi="Times New Roman" w:cs="Times New Roman"/>
          <w:sz w:val="24"/>
          <w:szCs w:val="24"/>
        </w:rPr>
        <w:t>that error rate for the Goal category is the lowest, followed by the</w:t>
      </w:r>
    </w:p>
    <w:p w14:paraId="4D1C3254" w14:textId="06232905" w:rsidR="00E7682A" w:rsidRP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moderate error rate for the Observation category. In contrast, we</w:t>
      </w:r>
      <w:r>
        <w:rPr>
          <w:rFonts w:ascii="Times New Roman" w:hAnsi="Times New Roman" w:cs="Times New Roman"/>
          <w:sz w:val="24"/>
          <w:szCs w:val="24"/>
        </w:rPr>
        <w:t xml:space="preserve"> </w:t>
      </w:r>
      <w:r w:rsidRPr="00E7682A">
        <w:rPr>
          <w:rFonts w:ascii="Times New Roman" w:hAnsi="Times New Roman" w:cs="Times New Roman"/>
          <w:sz w:val="24"/>
          <w:szCs w:val="24"/>
        </w:rPr>
        <w:t>see that the Other and Motive categories were mostly misclassifed</w:t>
      </w:r>
      <w:r>
        <w:rPr>
          <w:rFonts w:ascii="Times New Roman" w:hAnsi="Times New Roman" w:cs="Times New Roman"/>
          <w:sz w:val="24"/>
          <w:szCs w:val="24"/>
        </w:rPr>
        <w:t xml:space="preserve"> </w:t>
      </w:r>
      <w:r w:rsidRPr="00E7682A">
        <w:rPr>
          <w:rFonts w:ascii="Times New Roman" w:hAnsi="Times New Roman" w:cs="Times New Roman"/>
          <w:sz w:val="24"/>
          <w:szCs w:val="24"/>
        </w:rPr>
        <w:t>as belonging to two former large categories, which is likely caused</w:t>
      </w:r>
      <w:r>
        <w:rPr>
          <w:rFonts w:ascii="Times New Roman" w:hAnsi="Times New Roman" w:cs="Times New Roman"/>
          <w:sz w:val="24"/>
          <w:szCs w:val="24"/>
        </w:rPr>
        <w:t xml:space="preserve"> </w:t>
      </w:r>
      <w:r w:rsidRPr="00E7682A">
        <w:rPr>
          <w:rFonts w:ascii="Times New Roman" w:hAnsi="Times New Roman" w:cs="Times New Roman"/>
          <w:sz w:val="24"/>
          <w:szCs w:val="24"/>
        </w:rPr>
        <w:t>by the diﬀerent frequencies of coding categories in the original</w:t>
      </w:r>
      <w:r>
        <w:rPr>
          <w:rFonts w:ascii="Times New Roman" w:hAnsi="Times New Roman" w:cs="Times New Roman"/>
          <w:sz w:val="24"/>
          <w:szCs w:val="24"/>
        </w:rPr>
        <w:t xml:space="preserve"> </w:t>
      </w:r>
      <w:r w:rsidRPr="00E7682A">
        <w:rPr>
          <w:rFonts w:ascii="Times New Roman" w:hAnsi="Times New Roman" w:cs="Times New Roman"/>
          <w:sz w:val="24"/>
          <w:szCs w:val="24"/>
        </w:rPr>
        <w:t>dataset (Table 3).</w:t>
      </w:r>
    </w:p>
    <w:p w14:paraId="6552D7BA" w14:textId="439544BC" w:rsidR="00E7682A" w:rsidRP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Finally, to examine the value of the SMOTE preprocessing, we</w:t>
      </w:r>
      <w:r>
        <w:rPr>
          <w:rFonts w:ascii="Times New Roman" w:hAnsi="Times New Roman" w:cs="Times New Roman"/>
          <w:sz w:val="24"/>
          <w:szCs w:val="24"/>
        </w:rPr>
        <w:t xml:space="preserve"> </w:t>
      </w:r>
      <w:r w:rsidRPr="00E7682A">
        <w:rPr>
          <w:rFonts w:ascii="Times New Roman" w:hAnsi="Times New Roman" w:cs="Times New Roman"/>
          <w:sz w:val="24"/>
          <w:szCs w:val="24"/>
        </w:rPr>
        <w:t>examined the confusion matrix of the random forest model developed using the original training and test datasets. The optimal</w:t>
      </w:r>
    </w:p>
    <w:p w14:paraId="5EEA20F5" w14:textId="275C7FDE" w:rsid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mtry value was 500 by which the classifer obtained .73 (SD = .02)</w:t>
      </w:r>
      <w:r>
        <w:rPr>
          <w:rFonts w:ascii="Times New Roman" w:hAnsi="Times New Roman" w:cs="Times New Roman"/>
          <w:sz w:val="24"/>
          <w:szCs w:val="24"/>
        </w:rPr>
        <w:t xml:space="preserve"> </w:t>
      </w:r>
      <w:r w:rsidRPr="00E7682A">
        <w:rPr>
          <w:rFonts w:ascii="Times New Roman" w:hAnsi="Times New Roman" w:cs="Times New Roman"/>
          <w:sz w:val="24"/>
          <w:szCs w:val="24"/>
        </w:rPr>
        <w:t>classifcation accuracy and Cohen’s κ of .48 (SD = .04). Further</w:t>
      </w:r>
      <w:r>
        <w:rPr>
          <w:rFonts w:ascii="Times New Roman" w:hAnsi="Times New Roman" w:cs="Times New Roman"/>
          <w:sz w:val="24"/>
          <w:szCs w:val="24"/>
        </w:rPr>
        <w:t xml:space="preserve"> </w:t>
      </w:r>
      <w:r w:rsidRPr="00E7682A">
        <w:rPr>
          <w:rFonts w:ascii="Times New Roman" w:hAnsi="Times New Roman" w:cs="Times New Roman"/>
          <w:sz w:val="24"/>
          <w:szCs w:val="24"/>
        </w:rPr>
        <w:t>validation of the classifer performance on the holdout test data</w:t>
      </w:r>
      <w:r>
        <w:rPr>
          <w:rFonts w:ascii="Times New Roman" w:hAnsi="Times New Roman" w:cs="Times New Roman"/>
          <w:sz w:val="24"/>
          <w:szCs w:val="24"/>
        </w:rPr>
        <w:t xml:space="preserve"> </w:t>
      </w:r>
      <w:r w:rsidRPr="00E7682A">
        <w:rPr>
          <w:rFonts w:ascii="Times New Roman" w:hAnsi="Times New Roman" w:cs="Times New Roman"/>
          <w:sz w:val="24"/>
          <w:szCs w:val="24"/>
        </w:rPr>
        <w:t>showed .74 classifcation accuracy (95% CI[.72, .77]) and Cohen’s</w:t>
      </w:r>
      <w:r>
        <w:rPr>
          <w:rFonts w:ascii="Times New Roman" w:hAnsi="Times New Roman" w:cs="Times New Roman"/>
          <w:sz w:val="24"/>
          <w:szCs w:val="24"/>
        </w:rPr>
        <w:t xml:space="preserve"> </w:t>
      </w:r>
      <w:r w:rsidRPr="00E7682A">
        <w:rPr>
          <w:rFonts w:ascii="Times New Roman" w:hAnsi="Times New Roman" w:cs="Times New Roman" w:hint="eastAsia"/>
          <w:sz w:val="24"/>
          <w:szCs w:val="24"/>
        </w:rPr>
        <w:t>κ</w:t>
      </w:r>
      <w:r w:rsidRPr="00E7682A">
        <w:rPr>
          <w:rFonts w:ascii="Times New Roman" w:hAnsi="Times New Roman" w:cs="Times New Roman"/>
          <w:sz w:val="24"/>
          <w:szCs w:val="24"/>
        </w:rPr>
        <w:t xml:space="preserve"> of 0.50 which was slightly lower than the classifer performance</w:t>
      </w:r>
      <w:r>
        <w:rPr>
          <w:rFonts w:ascii="Times New Roman" w:hAnsi="Times New Roman" w:cs="Times New Roman"/>
          <w:sz w:val="24"/>
          <w:szCs w:val="24"/>
        </w:rPr>
        <w:t xml:space="preserve"> </w:t>
      </w:r>
      <w:r w:rsidRPr="00E7682A">
        <w:rPr>
          <w:rFonts w:ascii="Times New Roman" w:hAnsi="Times New Roman" w:cs="Times New Roman"/>
          <w:sz w:val="24"/>
          <w:szCs w:val="24"/>
        </w:rPr>
        <w:t>obtained after the SMOTE pre-processing</w:t>
      </w:r>
      <w:r>
        <w:rPr>
          <w:rFonts w:ascii="Times New Roman" w:hAnsi="Times New Roman" w:cs="Times New Roman"/>
          <w:sz w:val="24"/>
          <w:szCs w:val="24"/>
        </w:rPr>
        <w:t xml:space="preserve"> </w:t>
      </w:r>
    </w:p>
    <w:p w14:paraId="7657AE03" w14:textId="77777777" w:rsidR="00E7682A" w:rsidRPr="00E7682A" w:rsidRDefault="00E7682A" w:rsidP="00E7682A">
      <w:pPr>
        <w:spacing w:line="480" w:lineRule="auto"/>
        <w:rPr>
          <w:rFonts w:ascii="Times New Roman" w:hAnsi="Times New Roman" w:cs="Times New Roman"/>
          <w:sz w:val="24"/>
          <w:szCs w:val="24"/>
        </w:rPr>
      </w:pPr>
    </w:p>
    <w:p w14:paraId="29BCAFF1" w14:textId="5EF39C18" w:rsidR="00E7682A" w:rsidRPr="00106043" w:rsidRDefault="25C4CA79" w:rsidP="25C4CA79">
      <w:pPr>
        <w:spacing w:line="480" w:lineRule="auto"/>
        <w:jc w:val="center"/>
        <w:outlineLvl w:val="0"/>
        <w:rPr>
          <w:rFonts w:ascii="Times New Roman" w:eastAsia="Times New Roman" w:hAnsi="Times New Roman" w:cs="Times New Roman"/>
          <w:b/>
          <w:bCs/>
          <w:sz w:val="24"/>
          <w:szCs w:val="24"/>
        </w:rPr>
      </w:pPr>
      <w:bookmarkStart w:id="3" w:name="_3os0q8o1s8cb" w:colFirst="0" w:colLast="0"/>
      <w:bookmarkEnd w:id="3"/>
      <w:r w:rsidRPr="25C4CA79">
        <w:rPr>
          <w:rFonts w:ascii="Times New Roman" w:eastAsia="Times New Roman" w:hAnsi="Times New Roman" w:cs="Times New Roman"/>
          <w:b/>
          <w:bCs/>
          <w:sz w:val="24"/>
          <w:szCs w:val="24"/>
        </w:rPr>
        <w:t>Findings and Discussion</w:t>
      </w:r>
    </w:p>
    <w:p w14:paraId="19C78B5B" w14:textId="3156CDC5" w:rsidR="00DC239A" w:rsidRDefault="00DC239A" w:rsidP="00DC239A">
      <w:pPr>
        <w:spacing w:line="480" w:lineRule="auto"/>
        <w:ind w:firstLine="720"/>
        <w:rPr>
          <w:rFonts w:ascii="Times New Roman" w:eastAsia="Times New Roman" w:hAnsi="Times New Roman" w:cs="Times New Roman"/>
          <w:sz w:val="24"/>
          <w:szCs w:val="24"/>
        </w:rPr>
      </w:pPr>
      <w:r w:rsidRPr="00DC239A">
        <w:rPr>
          <w:rFonts w:ascii="Times New Roman" w:eastAsia="Times New Roman" w:hAnsi="Times New Roman" w:cs="Times New Roman"/>
          <w:sz w:val="24"/>
          <w:szCs w:val="24"/>
        </w:rPr>
        <w:t>By contrast to high cost of determining student learning style in face to face classroom,</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the suggested model can detect learning style dynamically in an acceptable cost by taking the advantage</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of LMSs and intelligent analysis method, makes that is possible make interventions by individual</w:t>
      </w:r>
      <w:r>
        <w:rPr>
          <w:rFonts w:ascii="Times New Roman" w:eastAsia="Times New Roman" w:hAnsi="Times New Roman" w:cs="Times New Roman"/>
          <w:sz w:val="24"/>
          <w:szCs w:val="24"/>
        </w:rPr>
        <w:t xml:space="preserve"> learning style. </w:t>
      </w:r>
    </w:p>
    <w:p w14:paraId="3927EB33" w14:textId="3CA862D3" w:rsidR="00DC239A"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t is found by further investigations on the logs that the chang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is usually caused by forum related behaviors, which implies that it is possible to enhance engagement</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of this kind of students by sending them messages about the latest discussions on course forums</w:t>
      </w:r>
      <w:r>
        <w:rPr>
          <w:rFonts w:ascii="Times New Roman" w:eastAsia="Times New Roman" w:hAnsi="Times New Roman" w:cs="Times New Roman"/>
          <w:sz w:val="24"/>
          <w:szCs w:val="24"/>
        </w:rPr>
        <w:t>.</w:t>
      </w:r>
    </w:p>
    <w:p w14:paraId="22E3FAD1" w14:textId="0D330743" w:rsidR="009B0505" w:rsidRDefault="009B0505" w:rsidP="009B0505">
      <w:pPr>
        <w:spacing w:line="480" w:lineRule="auto"/>
        <w:ind w:firstLine="720"/>
        <w:rPr>
          <w:rFonts w:ascii="Times New Roman" w:eastAsia="Times New Roman" w:hAnsi="Times New Roman" w:cs="Times New Roman"/>
          <w:sz w:val="24"/>
          <w:szCs w:val="24"/>
        </w:rPr>
      </w:pPr>
    </w:p>
    <w:p w14:paraId="3BEC8C78" w14:textId="4B5F39C8"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A simple pedagogical model was designed, in which proper actions would be taken while th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 xml:space="preserve">event for learning style change was detected, as listed in in Table 5. The investigation was </w:t>
      </w:r>
      <w:r w:rsidRPr="009B0505">
        <w:rPr>
          <w:rFonts w:ascii="Times New Roman" w:eastAsia="Times New Roman" w:hAnsi="Times New Roman" w:cs="Times New Roman"/>
          <w:sz w:val="24"/>
          <w:szCs w:val="24"/>
        </w:rPr>
        <w:lastRenderedPageBreak/>
        <w:t>limited</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to providing only different course contents at this time, therefore content-related events “Verbal to</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Visual” and “Visual to Verbal” were ignored.</w:t>
      </w:r>
    </w:p>
    <w:p w14:paraId="7CD5B7B9"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Table 5. Action list of learning style change event detected.</w:t>
      </w:r>
    </w:p>
    <w:p w14:paraId="2DF63622"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Event Action 1 Trigger</w:t>
      </w:r>
    </w:p>
    <w:p w14:paraId="59878EFE"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Reflective to Active Push latest threads from forums &gt;2</w:t>
      </w:r>
    </w:p>
    <w:p w14:paraId="40857B8B"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Active to Reflective Send message with quiz at last stops =1</w:t>
      </w:r>
    </w:p>
    <w:p w14:paraId="5BE15218"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ntuitive to Sensing Send message with suggested reading materials =1</w:t>
      </w:r>
    </w:p>
    <w:p w14:paraId="6E17514F"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Sensing to Intuitive Send message with extra relative reading materials =1</w:t>
      </w:r>
    </w:p>
    <w:p w14:paraId="0F9747CD"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Verbal to Visual Ignore -</w:t>
      </w:r>
    </w:p>
    <w:p w14:paraId="39AA3FF1"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Visual to Verbal Ignore -</w:t>
      </w:r>
    </w:p>
    <w:p w14:paraId="5363CA6E"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Global to Sequential Send message about reminder information for next chapter &gt;2</w:t>
      </w:r>
    </w:p>
    <w:p w14:paraId="3659BB8C"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Sequential to Global Send message for outline of course &gt;2</w:t>
      </w:r>
    </w:p>
    <w:p w14:paraId="79AA5015" w14:textId="29E92AE4" w:rsid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1 Actions triggered by event or learning style does not chang</w:t>
      </w:r>
      <w:r>
        <w:rPr>
          <w:rFonts w:ascii="Times New Roman" w:eastAsia="Times New Roman" w:hAnsi="Times New Roman" w:cs="Times New Roman"/>
          <w:sz w:val="24"/>
          <w:szCs w:val="24"/>
        </w:rPr>
        <w:t>e.</w:t>
      </w:r>
    </w:p>
    <w:p w14:paraId="13A31753" w14:textId="3F9CF622" w:rsidR="009B0505" w:rsidRDefault="009B0505" w:rsidP="009B0505">
      <w:pPr>
        <w:spacing w:line="480" w:lineRule="auto"/>
        <w:ind w:firstLine="720"/>
        <w:rPr>
          <w:rFonts w:ascii="Times New Roman" w:eastAsia="Times New Roman" w:hAnsi="Times New Roman" w:cs="Times New Roman"/>
          <w:sz w:val="24"/>
          <w:szCs w:val="24"/>
        </w:rPr>
      </w:pPr>
    </w:p>
    <w:p w14:paraId="039B5690"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p>
    <w:p w14:paraId="7CB6BFD5" w14:textId="2096181E"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With the power of computers and internet, the system can provide 7 × 24 h personalized service and treat learners with great patience. And with the great progress in artific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telligence individualized learning also becomes possible. One of the important ways to imple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the individualization is to integrate the adapt</w:t>
      </w:r>
      <w:r>
        <w:rPr>
          <w:rFonts w:ascii="Times New Roman" w:eastAsia="Times New Roman" w:hAnsi="Times New Roman" w:cs="Times New Roman"/>
          <w:sz w:val="24"/>
          <w:szCs w:val="24"/>
        </w:rPr>
        <w:t>i</w:t>
      </w:r>
      <w:r w:rsidRPr="00A153EB">
        <w:rPr>
          <w:rFonts w:ascii="Times New Roman" w:eastAsia="Times New Roman" w:hAnsi="Times New Roman" w:cs="Times New Roman"/>
          <w:sz w:val="24"/>
          <w:szCs w:val="24"/>
        </w:rPr>
        <w:t>vity to learning management systems. The follow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three fundamental problems have to be addressed for this design.</w:t>
      </w:r>
    </w:p>
    <w:p w14:paraId="69588428" w14:textId="4042779B" w:rsidR="00A153EB" w:rsidRDefault="00A153EB" w:rsidP="00A153EB">
      <w:pPr>
        <w:spacing w:line="480" w:lineRule="auto"/>
        <w:ind w:firstLine="720"/>
        <w:rPr>
          <w:rFonts w:ascii="Times New Roman" w:eastAsia="Times New Roman" w:hAnsi="Times New Roman" w:cs="Times New Roman"/>
          <w:sz w:val="24"/>
          <w:szCs w:val="24"/>
        </w:rPr>
      </w:pPr>
    </w:p>
    <w:p w14:paraId="50F35CEF" w14:textId="5AF6821A" w:rsidR="0033156E" w:rsidRDefault="0033156E" w:rsidP="0033156E">
      <w:pPr>
        <w:spacing w:line="480" w:lineRule="auto"/>
        <w:ind w:firstLine="720"/>
        <w:rPr>
          <w:rFonts w:ascii="Times New Roman" w:eastAsia="Times New Roman" w:hAnsi="Times New Roman" w:cs="Times New Roman"/>
          <w:sz w:val="24"/>
          <w:szCs w:val="24"/>
        </w:rPr>
      </w:pPr>
      <w:r w:rsidRPr="0033156E">
        <w:rPr>
          <w:rFonts w:ascii="Times New Roman" w:eastAsia="Times New Roman" w:hAnsi="Times New Roman" w:cs="Times New Roman"/>
          <w:sz w:val="24"/>
          <w:szCs w:val="24"/>
        </w:rPr>
        <w:t>The users can significantly benefit from the</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individualized pedagogical model in accord with their learning styles, especially for the study of</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 xml:space="preserve">complex and cross-disciplinary subjects. </w:t>
      </w:r>
      <w:r w:rsidRPr="0033156E">
        <w:rPr>
          <w:rFonts w:ascii="Times New Roman" w:eastAsia="Times New Roman" w:hAnsi="Times New Roman" w:cs="Times New Roman"/>
          <w:sz w:val="24"/>
          <w:szCs w:val="24"/>
        </w:rPr>
        <w:lastRenderedPageBreak/>
        <w:t>Another valuable finding is the remarkable improvement</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n the interactions among the users in the forums, this could positively help users learn from each</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ther rather than only from courses or instructors which is very important for sustainability education.</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f course, the more general conclusion still depend on the further investigation with more rigorous</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control on the experiments</w:t>
      </w:r>
      <w:r>
        <w:rPr>
          <w:rFonts w:ascii="Times New Roman" w:eastAsia="Times New Roman" w:hAnsi="Times New Roman" w:cs="Times New Roman"/>
          <w:sz w:val="24"/>
          <w:szCs w:val="24"/>
        </w:rPr>
        <w:t>.</w:t>
      </w:r>
    </w:p>
    <w:p w14:paraId="4D602A1B" w14:textId="77777777" w:rsidR="0033156E" w:rsidRPr="00A153EB" w:rsidRDefault="0033156E" w:rsidP="00A153EB">
      <w:pPr>
        <w:spacing w:line="480" w:lineRule="auto"/>
        <w:ind w:firstLine="720"/>
        <w:rPr>
          <w:rFonts w:ascii="Times New Roman" w:eastAsia="Times New Roman" w:hAnsi="Times New Roman" w:cs="Times New Roman"/>
          <w:sz w:val="24"/>
          <w:szCs w:val="24"/>
        </w:rPr>
      </w:pPr>
    </w:p>
    <w:p w14:paraId="744995D4" w14:textId="3005CB64"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e following</w:t>
      </w:r>
      <w:r>
        <w:rPr>
          <w:rFonts w:ascii="Times New Roman" w:eastAsia="Times New Roman" w:hAnsi="Times New Roman" w:cs="Times New Roman"/>
          <w:sz w:val="24"/>
          <w:szCs w:val="24"/>
        </w:rPr>
        <w:t xml:space="preserve"> </w:t>
      </w:r>
    </w:p>
    <w:p w14:paraId="42A783F3" w14:textId="77777777" w:rsid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ree fundamental problems have to be addressed for this design</w:t>
      </w:r>
    </w:p>
    <w:p w14:paraId="169D63F5" w14:textId="37B8ABE7" w:rsidR="005E35B3" w:rsidRPr="00106043" w:rsidRDefault="25C4CA79" w:rsidP="00A153EB">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Our research questions for this review of literature were: (1) what research studies have been published from 2015 to present and (2) what factors are investigated in these research studies about using analytics in education? To address these two research questions, we have categorized the 26 studies into the following categories: technologies involved, analytic techniques and data used, types of research designs, subject matter areas and education levels, and their connections to learning. The findings and the discussion are presented below. </w:t>
      </w:r>
    </w:p>
    <w:p w14:paraId="0973BC95" w14:textId="2FD26E7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 </w:t>
      </w:r>
    </w:p>
    <w:p w14:paraId="3A818EF6"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This study demonstrated how data mining can be incorporated into program evaluation in order to</w:t>
      </w:r>
    </w:p>
    <w:p w14:paraId="17564F3B"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generate in-depth information for decision making. In addition, it explored potential EDM applications at the K-</w:t>
      </w:r>
    </w:p>
    <w:p w14:paraId="652A586F"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12 level that have already been broadly adopted in higher education institutions.</w:t>
      </w:r>
    </w:p>
    <w:p w14:paraId="3F935126" w14:textId="6554FF4B" w:rsidR="00E123C5" w:rsidRPr="00106043" w:rsidRDefault="00E123C5" w:rsidP="000C0938">
      <w:pPr>
        <w:spacing w:line="480" w:lineRule="auto"/>
        <w:ind w:firstLine="720"/>
        <w:rPr>
          <w:rFonts w:ascii="Times New Roman" w:eastAsia="Times New Roman" w:hAnsi="Times New Roman" w:cs="Times New Roman"/>
          <w:sz w:val="24"/>
          <w:szCs w:val="24"/>
        </w:rPr>
      </w:pPr>
    </w:p>
    <w:p w14:paraId="119CF4FA" w14:textId="4C8A7F80" w:rsidR="00E123C5" w:rsidRPr="00106043" w:rsidRDefault="00E123C5" w:rsidP="004577E6">
      <w:pPr>
        <w:spacing w:line="480" w:lineRule="auto"/>
        <w:jc w:val="center"/>
        <w:rPr>
          <w:rFonts w:ascii="Times New Roman" w:eastAsia="Times New Roman" w:hAnsi="Times New Roman" w:cs="Times New Roman"/>
          <w:sz w:val="24"/>
          <w:szCs w:val="24"/>
        </w:rPr>
      </w:pPr>
    </w:p>
    <w:p w14:paraId="4D6EC9F3" w14:textId="77777777"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yellow"/>
        </w:rPr>
      </w:pPr>
      <w:r w:rsidRPr="25C4CA79">
        <w:rPr>
          <w:rFonts w:ascii="Times New Roman" w:eastAsia="Times New Roman" w:hAnsi="Times New Roman" w:cs="Times New Roman"/>
          <w:i/>
          <w:iCs/>
          <w:sz w:val="24"/>
          <w:szCs w:val="24"/>
        </w:rPr>
        <w:t>Figure 1.</w:t>
      </w:r>
      <w:r w:rsidRPr="25C4CA79">
        <w:rPr>
          <w:rFonts w:ascii="Times New Roman" w:eastAsia="Times New Roman" w:hAnsi="Times New Roman" w:cs="Times New Roman"/>
          <w:sz w:val="24"/>
          <w:szCs w:val="24"/>
        </w:rPr>
        <w:t xml:space="preserve"> Frequency of technologies involved.</w:t>
      </w:r>
    </w:p>
    <w:p w14:paraId="5A61388B" w14:textId="7A6E5330"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lastRenderedPageBreak/>
        <w:t xml:space="preserve">Types of research designs. </w:t>
      </w:r>
      <w:r w:rsidRPr="25C4CA79">
        <w:rPr>
          <w:rFonts w:ascii="Times New Roman" w:eastAsia="Times New Roman" w:hAnsi="Times New Roman" w:cs="Times New Roman"/>
          <w:sz w:val="24"/>
          <w:szCs w:val="24"/>
          <w:highlight w:val="white"/>
        </w:rPr>
        <w:t>In these 26 articles, the findings showed that quantitative research design was the most frequently used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6, see Figure 2). It also appeared mixed methods research design was also getting popular for learning analytics research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0). No qualitative research design was used in these articles, which was expected.</w:t>
      </w:r>
    </w:p>
    <w:p w14:paraId="7CBCAD0E" w14:textId="77777777" w:rsidR="00E123C5" w:rsidRPr="00106043" w:rsidRDefault="00627205" w:rsidP="00DF1645">
      <w:pPr>
        <w:spacing w:line="480" w:lineRule="auto"/>
        <w:jc w:val="center"/>
        <w:rPr>
          <w:rFonts w:ascii="Times New Roman" w:eastAsia="Times New Roman" w:hAnsi="Times New Roman" w:cs="Times New Roman"/>
          <w:sz w:val="24"/>
          <w:szCs w:val="24"/>
          <w:highlight w:val="white"/>
        </w:rPr>
      </w:pPr>
      <w:r w:rsidRPr="00106043">
        <w:rPr>
          <w:rFonts w:ascii="Times New Roman" w:eastAsia="Times New Roman" w:hAnsi="Times New Roman" w:cs="Times New Roman"/>
          <w:noProof/>
          <w:sz w:val="24"/>
          <w:szCs w:val="24"/>
          <w:highlight w:val="white"/>
          <w:lang w:val="en-US" w:eastAsia="ko-KR"/>
        </w:rPr>
        <w:drawing>
          <wp:inline distT="114300" distB="114300" distL="114300" distR="114300" wp14:anchorId="24F6790D" wp14:editId="1053CC91">
            <wp:extent cx="4785360" cy="2766695"/>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4785912" cy="2767014"/>
                    </a:xfrm>
                    <a:prstGeom prst="rect">
                      <a:avLst/>
                    </a:prstGeom>
                    <a:ln/>
                  </pic:spPr>
                </pic:pic>
              </a:graphicData>
            </a:graphic>
          </wp:inline>
        </w:drawing>
      </w:r>
    </w:p>
    <w:p w14:paraId="6D47EBEB" w14:textId="1B5B5C80"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2. </w:t>
      </w:r>
      <w:r w:rsidRPr="25C4CA79">
        <w:rPr>
          <w:rFonts w:ascii="Times New Roman" w:eastAsia="Times New Roman" w:hAnsi="Times New Roman" w:cs="Times New Roman"/>
          <w:sz w:val="24"/>
          <w:szCs w:val="24"/>
          <w:highlight w:val="white"/>
        </w:rPr>
        <w:t>Frequency of research types.</w:t>
      </w:r>
    </w:p>
    <w:p w14:paraId="46109FBA" w14:textId="54ED518D" w:rsidR="00635276"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Figure 3 also showed the majority of learning analytics research was conducted with the participants from higher education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18, 69%). Other studies included participants from middle school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5, 19%), high school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2, 8%), and adult education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 4%). It is interesting to find that there were no studies at the elementary school level. The fact the majority of the studies occurred at higher education level could mean the convenience of conducting such research with higher education students as they probably were more readily accessible to researchers.</w:t>
      </w:r>
    </w:p>
    <w:p w14:paraId="5134A50E" w14:textId="37C1C1F3" w:rsidR="00E123C5" w:rsidRPr="00106043" w:rsidRDefault="00635276" w:rsidP="00635276">
      <w:pPr>
        <w:spacing w:line="480" w:lineRule="auto"/>
        <w:rPr>
          <w:rFonts w:ascii="Times New Roman" w:eastAsia="Times New Roman" w:hAnsi="Times New Roman" w:cs="Times New Roman"/>
          <w:sz w:val="24"/>
          <w:szCs w:val="24"/>
          <w:highlight w:val="white"/>
        </w:rPr>
      </w:pPr>
      <w:r w:rsidRPr="00106043">
        <w:rPr>
          <w:rFonts w:ascii="Times New Roman" w:eastAsia="Times New Roman" w:hAnsi="Times New Roman" w:cs="Times New Roman"/>
          <w:noProof/>
          <w:sz w:val="24"/>
          <w:szCs w:val="24"/>
          <w:lang w:val="en-US" w:eastAsia="ko-KR"/>
        </w:rPr>
        <w:lastRenderedPageBreak/>
        <w:drawing>
          <wp:inline distT="0" distB="0" distL="0" distR="0" wp14:anchorId="460DC97F" wp14:editId="1C860E7C">
            <wp:extent cx="5943600" cy="37699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_matter_edu.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769995"/>
                    </a:xfrm>
                    <a:prstGeom prst="rect">
                      <a:avLst/>
                    </a:prstGeom>
                  </pic:spPr>
                </pic:pic>
              </a:graphicData>
            </a:graphic>
          </wp:inline>
        </w:drawing>
      </w:r>
    </w:p>
    <w:p w14:paraId="6BACE712" w14:textId="5F1F5E3E" w:rsidR="00E123C5" w:rsidRPr="00106043" w:rsidRDefault="25C4CA79" w:rsidP="25C4CA79">
      <w:pPr>
        <w:spacing w:line="480" w:lineRule="auto"/>
        <w:jc w:val="center"/>
        <w:outlineLvl w:val="0"/>
        <w:rPr>
          <w:rFonts w:ascii="Times New Roman" w:eastAsia="Times New Roman" w:hAnsi="Times New Roman" w:cs="Times New Roman"/>
          <w:sz w:val="24"/>
          <w:szCs w:val="24"/>
        </w:rPr>
      </w:pPr>
      <w:r w:rsidRPr="25C4CA79">
        <w:rPr>
          <w:rFonts w:ascii="Times New Roman" w:eastAsia="Times New Roman" w:hAnsi="Times New Roman" w:cs="Times New Roman"/>
          <w:i/>
          <w:iCs/>
          <w:sz w:val="24"/>
          <w:szCs w:val="24"/>
        </w:rPr>
        <w:t xml:space="preserve">Figure 3. </w:t>
      </w:r>
      <w:r w:rsidRPr="25C4CA79">
        <w:rPr>
          <w:rFonts w:ascii="Times New Roman" w:eastAsia="Times New Roman" w:hAnsi="Times New Roman" w:cs="Times New Roman"/>
          <w:sz w:val="24"/>
          <w:szCs w:val="24"/>
        </w:rPr>
        <w:t>Frequency of subject matters in different educational levels.</w:t>
      </w:r>
    </w:p>
    <w:p w14:paraId="310219AE" w14:textId="08DE6132" w:rsidR="00242432"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 xml:space="preserve">Predicting learning performances. </w:t>
      </w:r>
      <w:r w:rsidRPr="25C4CA79">
        <w:rPr>
          <w:rFonts w:ascii="Times New Roman" w:eastAsia="Times New Roman" w:hAnsi="Times New Roman" w:cs="Times New Roman"/>
          <w:sz w:val="24"/>
          <w:szCs w:val="24"/>
          <w:highlight w:val="white"/>
        </w:rPr>
        <w:t>Research has shown learning analytics mainly served two roles in predicting students’ learning performances and outcomes. The first role was to help instructors identify performance indicators or predictors across various platforms including MOOCs (de Barba et al., 2016; Pursel et al., 2016), learning forums (Goggins &amp; Xing, 2016), serious games (Gauthier et al., 2015), and learning management systems such as Moodle (Strang, 2017). The second role was to create certain prediction models in order to help educators identify at-risk students (Marbouti et al., 2016; Ornelas &amp; Ordonez, 2017), classify novice and expert learners (Loh, Sheng, &amp; Li, 2015), and predict students’ future college attendance (San Pedro et al., 2017).</w:t>
      </w:r>
    </w:p>
    <w:p w14:paraId="3B234D42" w14:textId="7EC6760F"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In the study by de Barba et al. (2016), learner’s participation data were measured by video hits and quiz attempts in a MOOC course. These two factors were identified as predictors </w:t>
      </w:r>
      <w:r w:rsidRPr="25C4CA79">
        <w:rPr>
          <w:rFonts w:ascii="Times New Roman" w:eastAsia="Times New Roman" w:hAnsi="Times New Roman" w:cs="Times New Roman"/>
          <w:sz w:val="24"/>
          <w:szCs w:val="24"/>
          <w:highlight w:val="white"/>
        </w:rPr>
        <w:lastRenderedPageBreak/>
        <w:t>of students’ final performance and their levels of motivation. Students’ participation as a vital predictor of learning performance was also revealed in a MOOC (Pursel et al., 2016). In this study, video views, which was considered as an important indicator of learner participation level, was shown to be a strong predictor of course completion rate, so did forum engagement. Moreover, aiming to gain more insights about students’ participation in</w:t>
      </w:r>
      <w:r w:rsidRPr="25C4CA79">
        <w:rPr>
          <w:rFonts w:ascii="Times New Roman" w:eastAsia="Times New Roman" w:hAnsi="Times New Roman" w:cs="Times New Roman"/>
          <w:color w:val="FF0000"/>
          <w:sz w:val="24"/>
          <w:szCs w:val="24"/>
          <w:highlight w:val="white"/>
        </w:rPr>
        <w:t xml:space="preserve"> </w:t>
      </w:r>
      <w:r w:rsidRPr="25C4CA79">
        <w:rPr>
          <w:rFonts w:ascii="Times New Roman" w:eastAsia="Times New Roman" w:hAnsi="Times New Roman" w:cs="Times New Roman"/>
          <w:sz w:val="24"/>
          <w:szCs w:val="24"/>
          <w:highlight w:val="white"/>
        </w:rPr>
        <w:t>online courses, Goggins and Xing (2016) focused on discussion forums, and proposed that instead of only relying on a number of posts, the time dimension of students’ behaviors such as the time spent in reading posts should also be considered. In addition, learning analytics strategies also helped researchers identify other predictors. For example, course login counts and quiz score were shown to be important learning indicators in a Moodle course (Strang, 2017) and tasks completion rate was also found as a significant predictor of post-test in a study about games (Gauthier et al., 2015).</w:t>
      </w:r>
    </w:p>
    <w:p w14:paraId="41EB1A2B" w14:textId="6B38DFD1"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earning analytics also used to construct prediction models. Ornelas and Ordonez (2017) built a model using students’ log data and their performance scores from eleven courses based on </w:t>
      </w:r>
      <w:r w:rsidRPr="25C4CA79">
        <w:rPr>
          <w:rFonts w:ascii="Times New Roman" w:eastAsia="Times New Roman" w:hAnsi="Times New Roman" w:cs="Times New Roman"/>
          <w:sz w:val="24"/>
          <w:szCs w:val="24"/>
        </w:rPr>
        <w:t xml:space="preserve">Naive Bayes algorithm to classify at-risk and successful students. Their model showed accuracy over 90%. Another study by Marbouti et al. (2016) aimed to identify at-risk students using analytics. Based on students’ performance data such as in-class quizzes and team participation, the researchers developed a model consisting of Naive Bayes, Support Vector Machine and K-Nearest Neighbors, which was shown to achieve a high accuracy. In addition, learning analytics were also used in building models to predict college enrollment. In a study by San Pedro et al. (2017), the researchers used linear regression based on student data from the online system and assessed their learning experience in terms of knowledge, academic emotions, and engaged and disengaged behaviors. Their results showed that high school course selection and college attendance were related to students’ performance and engagement at the middle school </w:t>
      </w:r>
      <w:r w:rsidRPr="25C4CA79">
        <w:rPr>
          <w:rFonts w:ascii="Times New Roman" w:eastAsia="Times New Roman" w:hAnsi="Times New Roman" w:cs="Times New Roman"/>
          <w:sz w:val="24"/>
          <w:szCs w:val="24"/>
          <w:highlight w:val="white"/>
        </w:rPr>
        <w:t xml:space="preserve">level. </w:t>
      </w:r>
      <w:r w:rsidRPr="25C4CA79">
        <w:rPr>
          <w:rFonts w:ascii="Times New Roman" w:eastAsia="Times New Roman" w:hAnsi="Times New Roman" w:cs="Times New Roman"/>
          <w:sz w:val="24"/>
          <w:szCs w:val="24"/>
          <w:highlight w:val="white"/>
        </w:rPr>
        <w:lastRenderedPageBreak/>
        <w:t>Furthermore, learning analytics were used in studying serious games to predict expert–novice performances (Loh et al., 2015). In this study, the researchers coded players’ action sequences by tracking the path they had traversed in the game to differentiate and compare expert and novice players. The results showed the efficiency of incorporating tile-based action sequence coding approach in a serious games analytic model.</w:t>
      </w:r>
    </w:p>
    <w:p w14:paraId="0A568F29" w14:textId="12410E65"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The findings of these studies in using analytics to identify learning performance predictors and creating prediction model construction can help instructors and researchers across various subjects and platforms to better design learning environments so as to enhance students’ learning.</w:t>
      </w:r>
    </w:p>
    <w:p w14:paraId="36A8E917" w14:textId="2123D009"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Detecting</w:t>
      </w:r>
      <w:r w:rsidRPr="25C4CA79">
        <w:rPr>
          <w:rFonts w:ascii="Times New Roman,宋体" w:eastAsia="Times New Roman,宋体" w:hAnsi="Times New Roman,宋体" w:cs="Times New Roman,宋体"/>
          <w:b/>
          <w:bCs/>
          <w:sz w:val="24"/>
          <w:szCs w:val="24"/>
          <w:highlight w:val="white"/>
          <w:lang w:eastAsia="zh-CN"/>
        </w:rPr>
        <w:t xml:space="preserve"> </w:t>
      </w:r>
      <w:r w:rsidRPr="25C4CA79">
        <w:rPr>
          <w:rFonts w:ascii="Times New Roman" w:eastAsia="Times New Roman" w:hAnsi="Times New Roman" w:cs="Times New Roman"/>
          <w:b/>
          <w:bCs/>
          <w:sz w:val="24"/>
          <w:szCs w:val="24"/>
          <w:highlight w:val="white"/>
        </w:rPr>
        <w:t xml:space="preserve">behaviors and learning patterns. </w:t>
      </w:r>
      <w:r w:rsidRPr="25C4CA79">
        <w:rPr>
          <w:rFonts w:ascii="Times New Roman" w:eastAsia="Times New Roman" w:hAnsi="Times New Roman" w:cs="Times New Roman"/>
          <w:sz w:val="24"/>
          <w:szCs w:val="24"/>
        </w:rPr>
        <w:t>Learning analytics were also used by researchers and educators to detect learning patterns across various educational platforms including serious games (</w:t>
      </w:r>
      <w:r w:rsidRPr="25C4CA79">
        <w:rPr>
          <w:rFonts w:ascii="Times New Roman" w:eastAsia="Times New Roman" w:hAnsi="Times New Roman" w:cs="Times New Roman"/>
          <w:color w:val="222222"/>
          <w:sz w:val="24"/>
          <w:szCs w:val="24"/>
          <w:highlight w:val="white"/>
        </w:rPr>
        <w:t xml:space="preserve">Cagiltay et al., 2015; </w:t>
      </w:r>
      <w:r w:rsidRPr="25C4CA79">
        <w:rPr>
          <w:rFonts w:ascii="Times New Roman" w:eastAsia="Times New Roman" w:hAnsi="Times New Roman" w:cs="Times New Roman"/>
          <w:sz w:val="24"/>
          <w:szCs w:val="24"/>
        </w:rPr>
        <w:t>Cheng et al., 2015; Cheng, Rosenheck, Lin, &amp; Klopfer, 2017; Gauthier et al., 2015; K</w:t>
      </w:r>
      <w:r w:rsidRPr="25C4CA79">
        <w:rPr>
          <w:rFonts w:ascii="Times New Roman" w:eastAsia="Times New Roman" w:hAnsi="Times New Roman" w:cs="Times New Roman"/>
          <w:sz w:val="24"/>
          <w:szCs w:val="24"/>
          <w:highlight w:val="white"/>
        </w:rPr>
        <w:t>err, 2015)</w:t>
      </w:r>
      <w:r w:rsidRPr="25C4CA79">
        <w:rPr>
          <w:rFonts w:ascii="Times New Roman" w:eastAsia="Times New Roman" w:hAnsi="Times New Roman" w:cs="Times New Roman"/>
          <w:sz w:val="24"/>
          <w:szCs w:val="24"/>
        </w:rPr>
        <w:t xml:space="preserve">, simulations (Angeli et al., 2017; Chang et al., 2017), learning management systems (Giannakos et al., 2016; Yang, Li, &amp; Xing, 2018), collaboration platforms (Zhang, Meng, Ordóñez de Pablos, &amp; Sun, 2017) and blended learning environments (Van Laer &amp; Elen, 2016). The findings of these studies were discussed in the following sections. </w:t>
      </w:r>
    </w:p>
    <w:p w14:paraId="542ADE1A" w14:textId="199AA508" w:rsidR="00E123C5" w:rsidRPr="00106043" w:rsidRDefault="25C4CA79" w:rsidP="25C4CA79">
      <w:pPr>
        <w:spacing w:line="480" w:lineRule="auto"/>
        <w:ind w:firstLine="720"/>
        <w:rPr>
          <w:rFonts w:ascii="Times New Roman" w:eastAsia="Times New Roman" w:hAnsi="Times New Roman" w:cs="Times New Roman"/>
          <w:b/>
          <w:bCs/>
          <w:sz w:val="24"/>
          <w:szCs w:val="24"/>
        </w:rPr>
      </w:pPr>
      <w:r w:rsidRPr="25C4CA79">
        <w:rPr>
          <w:rFonts w:ascii="Times New Roman" w:eastAsia="Times New Roman" w:hAnsi="Times New Roman" w:cs="Times New Roman"/>
          <w:b/>
          <w:bCs/>
          <w:i/>
          <w:iCs/>
          <w:sz w:val="24"/>
          <w:szCs w:val="24"/>
        </w:rPr>
        <w:t>Learning patterns in serious games</w:t>
      </w:r>
      <w:r w:rsidRPr="25C4CA79">
        <w:rPr>
          <w:rFonts w:ascii="Times New Roman" w:eastAsia="Times New Roman" w:hAnsi="Times New Roman" w:cs="Times New Roman"/>
          <w:b/>
          <w:bCs/>
          <w:sz w:val="24"/>
          <w:szCs w:val="24"/>
        </w:rPr>
        <w:t xml:space="preserve">. </w:t>
      </w:r>
      <w:r w:rsidRPr="25C4CA79">
        <w:rPr>
          <w:rFonts w:ascii="Times New Roman" w:eastAsia="Times New Roman" w:hAnsi="Times New Roman" w:cs="Times New Roman"/>
          <w:sz w:val="24"/>
          <w:szCs w:val="24"/>
        </w:rPr>
        <w:t xml:space="preserve">A study from Cheng et al. (2015) examined the effects of a serious game for 7th-grade biology and the interplay of student concept learning, gaming performance, and in-game behaviors. Analysis showed that students’ in-game behaviors, such as frequencies and duration of viewing specific content in the game, were significantly correlated with their game performance which subsequently influenced their learning outcomes. Moreover, cluster analysis revealed three groups of learners featuring low learning outcomes/low </w:t>
      </w:r>
      <w:r w:rsidRPr="25C4CA79">
        <w:rPr>
          <w:rFonts w:ascii="Times New Roman" w:eastAsia="Times New Roman" w:hAnsi="Times New Roman" w:cs="Times New Roman"/>
          <w:sz w:val="24"/>
          <w:szCs w:val="24"/>
        </w:rPr>
        <w:lastRenderedPageBreak/>
        <w:t xml:space="preserve">gaming performance, high learning outcomes, and high gaming performance. The study by </w:t>
      </w:r>
      <w:r w:rsidRPr="25C4CA79">
        <w:rPr>
          <w:rFonts w:ascii="Times New Roman" w:eastAsia="Times New Roman" w:hAnsi="Times New Roman" w:cs="Times New Roman"/>
          <w:color w:val="222222"/>
          <w:sz w:val="24"/>
          <w:szCs w:val="24"/>
          <w:highlight w:val="white"/>
        </w:rPr>
        <w:t>Cagiltay et al. (2015)</w:t>
      </w:r>
      <w:r w:rsidRPr="25C4CA79">
        <w:rPr>
          <w:rFonts w:ascii="Times New Roman" w:eastAsia="Times New Roman" w:hAnsi="Times New Roman" w:cs="Times New Roman"/>
          <w:sz w:val="24"/>
          <w:szCs w:val="24"/>
        </w:rPr>
        <w:t xml:space="preserve"> also used similar descriptors such as duration of viewing concept explanations, total response time to questions and accuracy (game performance) to understand students’ in-game behavioral patterns in relation to their motivation and post-test scores. The results of this study showed that learners’ motivation and post-test scores in a game environment with competition settings were significantly higher than those who played the non-competition game. </w:t>
      </w:r>
    </w:p>
    <w:p w14:paraId="4AED097E" w14:textId="4132F0F1"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Cheng et al. (2017) collected log data from high school students as they played a Massively Multiplayer Online Game (MMOG) for science learning. Data from a specific genetics quest in the game were analyzed by using data mining techniques to examine the relationship between tool use and quest completion status, how the use of certain tools may influence content-related game choices, and the multiple pathways available to players in the game. The study identified that in this particular quest, learners’ use of two tools, the “trait examiner” and “trait decoder,” was more likely to lead to success.</w:t>
      </w:r>
    </w:p>
    <w:p w14:paraId="35C9BD3C" w14:textId="33D4F6AD"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Gauthier et al. (2015) investigated the educational impact of a serious game for studying human vascular anatomy versus a similar non-game study aid and how it related to the participants’ demographic traits and voluntary use over a 35-day period. Their analyses suggested that game mechanics encouraged more specific problem-solving strategies than the non-game study aid did, leading to greater predictability of learning outcomes. However, there was no significant difference in frequencies of tool-use between the experimental and control groups. It also appeared that students' studying habits had the greatest influence on the level of engagement indicated by frequencies of tool-use. </w:t>
      </w:r>
    </w:p>
    <w:p w14:paraId="5D7A0692" w14:textId="431BC65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color w:val="222222"/>
          <w:sz w:val="24"/>
          <w:szCs w:val="24"/>
        </w:rPr>
        <w:lastRenderedPageBreak/>
        <w:t xml:space="preserve">Kerr and Chung’s study (2012) on a 6th grade math game found that (a) it was common for students to pass certain levels using incorrect mathematical strategies and (b) throughout the game, a large number of students used order-based strategies to solve problems rather than strategies based on mathematics. </w:t>
      </w:r>
      <w:r w:rsidRPr="25C4CA79">
        <w:rPr>
          <w:rFonts w:ascii="Times New Roman" w:eastAsia="Times New Roman" w:hAnsi="Times New Roman" w:cs="Times New Roman"/>
          <w:sz w:val="24"/>
          <w:szCs w:val="24"/>
        </w:rPr>
        <w:t>B</w:t>
      </w:r>
      <w:r w:rsidRPr="25C4CA79">
        <w:rPr>
          <w:rFonts w:ascii="Times New Roman" w:eastAsia="Times New Roman" w:hAnsi="Times New Roman" w:cs="Times New Roman"/>
          <w:color w:val="222222"/>
          <w:sz w:val="24"/>
          <w:szCs w:val="24"/>
        </w:rPr>
        <w:t xml:space="preserve">ased on this study, </w:t>
      </w:r>
      <w:r w:rsidRPr="25C4CA79">
        <w:rPr>
          <w:rFonts w:ascii="Times New Roman" w:eastAsia="Times New Roman" w:hAnsi="Times New Roman" w:cs="Times New Roman"/>
          <w:sz w:val="24"/>
          <w:szCs w:val="24"/>
        </w:rPr>
        <w:t>K</w:t>
      </w:r>
      <w:r w:rsidRPr="25C4CA79">
        <w:rPr>
          <w:rFonts w:ascii="Times New Roman" w:eastAsia="Times New Roman" w:hAnsi="Times New Roman" w:cs="Times New Roman"/>
          <w:sz w:val="24"/>
          <w:szCs w:val="24"/>
          <w:highlight w:val="white"/>
        </w:rPr>
        <w:t>err’s (2015)</w:t>
      </w:r>
      <w:r w:rsidRPr="25C4CA79">
        <w:rPr>
          <w:rFonts w:ascii="Times New Roman" w:eastAsia="Times New Roman" w:hAnsi="Times New Roman" w:cs="Times New Roman"/>
          <w:color w:val="222222"/>
          <w:sz w:val="24"/>
          <w:szCs w:val="24"/>
        </w:rPr>
        <w:t xml:space="preserve"> modified this game and randomly assigned students to play either the original version or the revised version. The study examining the effect on student performance used two in-game measures of performance (the number of attempts per level and the percentage of first attempts that were solutions) and two paper-based measures of performance (immediate post-test score and delayed post-test score). The results showed that students who played the revised version significantly reduced the use of incorrect mathematical strategies and order-based strategies than students who played the original version. </w:t>
      </w:r>
    </w:p>
    <w:p w14:paraId="1AD3906C" w14:textId="1DA4E774"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simulations. </w:t>
      </w:r>
      <w:r w:rsidRPr="25C4CA79">
        <w:rPr>
          <w:rFonts w:ascii="Times New Roman" w:eastAsia="Times New Roman" w:hAnsi="Times New Roman" w:cs="Times New Roman"/>
          <w:sz w:val="24"/>
          <w:szCs w:val="24"/>
        </w:rPr>
        <w:t xml:space="preserve">Chang et al. (2017) studied students’ different behavioral patterns while solving physics problems in both individual-based and collaborative simulations. Lag sequential analysis revealed that students’ learning patterns in these two simulations were different significantly. Students in collaborative simulations, although they presented a higher level of collaborative activity, did not transform discussions into suitable problem-solving activities, while students in the individual-based simulation completed individual learning by exploring independently before heading towards </w:t>
      </w:r>
      <w:r w:rsidRPr="25C4CA79">
        <w:rPr>
          <w:rFonts w:ascii="Times New Roman" w:eastAsia="Times New Roman" w:hAnsi="Times New Roman" w:cs="Times New Roman"/>
          <w:sz w:val="24"/>
          <w:szCs w:val="24"/>
          <w:lang w:eastAsia="zh-CN"/>
        </w:rPr>
        <w:t>g</w:t>
      </w:r>
      <w:r w:rsidRPr="25C4CA79">
        <w:rPr>
          <w:rFonts w:ascii="Times New Roman" w:eastAsia="Times New Roman" w:hAnsi="Times New Roman" w:cs="Times New Roman"/>
          <w:sz w:val="24"/>
          <w:szCs w:val="24"/>
        </w:rPr>
        <w:t xml:space="preserve">roup reflection. Angeli et al. (2017) conducted a similar study, but instead of dividing learners into two simulations, the researchers separated learners based on their cognitive styles (i.e. field dependent and field independent) by using educational data mining techniques. The results showed that learners with different cognitive styles exerted different patterns of interactions in the same simulation during </w:t>
      </w:r>
      <w:r w:rsidRPr="25C4CA79">
        <w:rPr>
          <w:rFonts w:ascii="Times New Roman" w:eastAsia="Times New Roman" w:hAnsi="Times New Roman" w:cs="Times New Roman"/>
          <w:sz w:val="24"/>
          <w:szCs w:val="24"/>
        </w:rPr>
        <w:lastRenderedPageBreak/>
        <w:t xml:space="preserve">problem-solving process. These two studies illustrated how learning analytics were used in a simulation to detect students’ interaction patterns.  </w:t>
      </w:r>
    </w:p>
    <w:p w14:paraId="441A541D" w14:textId="18B93A67"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learning management systems. </w:t>
      </w:r>
      <w:r w:rsidRPr="25C4CA79">
        <w:rPr>
          <w:rFonts w:ascii="Times New Roman" w:eastAsia="Times New Roman" w:hAnsi="Times New Roman" w:cs="Times New Roman"/>
          <w:sz w:val="24"/>
          <w:szCs w:val="24"/>
        </w:rPr>
        <w:t xml:space="preserve">Giannakos et al. (2016) analyzed learner’s usage patterns such as watching period, platforms used and video duration in an online video-assisted software engineering course and found out that these patterns were related to students’ attitudes while learning and interacting on this platform. Thus, this research provided a new direction of analyzing learner attitudes via behaviors patterns. Moreover, behavior patterns discovered by learning analytics were also used to identify students’ levels of knowledge construction and engagement. Yang et al. (2018) conducted a study on students’ knowledge construction in translation activities using log data. The analysis from the lag sequential analysis showed that knowledge co-construction behaviors occurred more continually and frequently in the higher-engagement group. </w:t>
      </w:r>
    </w:p>
    <w:p w14:paraId="6BB2F6A1" w14:textId="478518B6"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collaboration tools/blended learning. </w:t>
      </w:r>
      <w:r w:rsidRPr="25C4CA79">
        <w:rPr>
          <w:rFonts w:ascii="Times New Roman" w:eastAsia="Times New Roman" w:hAnsi="Times New Roman" w:cs="Times New Roman"/>
          <w:sz w:val="24"/>
          <w:szCs w:val="24"/>
        </w:rPr>
        <w:t xml:space="preserve">Zhang et al. (2017) examined students’ collaboration patterns on a group collaborative platform—Slack. The results using partial least squares revealed that students’ interaction patterns involving social influence, mutual trust, as well as social and academic reward valence had positive influences on students' teamwork engagement. Van Laer and Elen (2016) analyzed log data from a Moodle course using K-means cluster analysis, one-way ANOVA, and MANOVA, and three clusters were found. The cluster with the highest standardized scores showed that the frequency of a learners’ sequential pattern such as from “course module viewed” to “discussion made” was much higher than the other two groups, while the cluster with the lowest scores had higher frequency of the sequential pattern from “discussion made” to “test made.” These findings based on learning analytics revealed important self-regulatory behaviors patterns in a blended learning environment.  </w:t>
      </w:r>
    </w:p>
    <w:p w14:paraId="32688AC7" w14:textId="780E88E9"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In summary, the studies in this category mainly focused on two aspects of learning when analyzing the log data: learners’ engagement and strategies. To measure learners’ engagement, the researchers often calculated the duration and frequency of performing specific tasks or accessing specific tools (Cagiltay et al., 2015; Cheng et al., 2015; Gauthier et al., 2015; Sipiyaruk et al., 2017; Van Laer &amp; Elen, 2016). In contrast, to investigate learners’ strategies, the researchers mainly examined learners’ choices of using certain tools/performing certain actions, or the sequence of performing different tasks/actions (Angeli et al., 2017; Chang, et al., 2017; Cheng et al., 2017; Gauthier et al., 2015; Kerr, 2015; Yang et al., 2018). In some cases, both engagement and strategies were analyzed in order to present a more comprehensive view of learners’ behaviors in certain platforms (Chang et al., 2017; Cheng et al., 2017).</w:t>
      </w:r>
    </w:p>
    <w:p w14:paraId="04E5F8FD" w14:textId="48C99EA3"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It is also noteworthy that, instead of discussing learning patterns in isolation, many studies attempted to understand the causes and implications of diverse learning patterns. In this regard, researchers often examined the correlation between learning patterns and other elements, such as different system settings that may trigger varied behaviors (Cagiltay et al., 2015; Chang et al., 2017; Gauthier et al., 2015), learning outcomes associated with certain learning patterns (Cagiltay et al., 2015; Cheng et al., 2015; Cheng et al., 2017; Kerr, 2015; Snow, Allen, Jacovina, &amp; McNamara, 2015), learners’ motivations (Cagiltay et al., 2015; Giannakos et al., 2016) and cognitive/learning styles (Angeli et al., 2017; Van Horne et al., 2018).  </w:t>
      </w:r>
    </w:p>
    <w:p w14:paraId="77EBA1BD" w14:textId="05AA099F" w:rsidR="00E123C5" w:rsidRPr="00106043" w:rsidRDefault="25C4CA79" w:rsidP="25C4CA79">
      <w:pPr>
        <w:spacing w:line="480" w:lineRule="auto"/>
        <w:ind w:firstLine="720"/>
        <w:rPr>
          <w:rFonts w:ascii="Times New Roman" w:eastAsia="Times New Roman" w:hAnsi="Times New Roman" w:cs="Times New Roman"/>
          <w:b/>
          <w:bCs/>
          <w:color w:val="auto"/>
          <w:sz w:val="24"/>
          <w:szCs w:val="24"/>
          <w:highlight w:val="white"/>
        </w:rPr>
      </w:pPr>
      <w:r w:rsidRPr="25C4CA79">
        <w:rPr>
          <w:rFonts w:ascii="Times New Roman" w:eastAsia="Times New Roman" w:hAnsi="Times New Roman" w:cs="Times New Roman"/>
          <w:b/>
          <w:bCs/>
          <w:color w:val="auto"/>
          <w:sz w:val="24"/>
          <w:szCs w:val="24"/>
        </w:rPr>
        <w:t xml:space="preserve">Facilitating learning experiences. </w:t>
      </w:r>
      <w:r w:rsidRPr="25C4CA79">
        <w:rPr>
          <w:rFonts w:ascii="Times New Roman" w:eastAsia="Times New Roman" w:hAnsi="Times New Roman" w:cs="Times New Roman"/>
          <w:color w:val="auto"/>
          <w:sz w:val="24"/>
          <w:szCs w:val="24"/>
        </w:rPr>
        <w:t xml:space="preserve">Previous research found learning analytics had played a crucial role in facilitating learning by adapting to individual needs (Martin &amp; Wintmer, 2015; Van Horne et al., 2018; Van Leeuwen et al., 2015) and by optimizing learning platforms (Angeli et al., 2017; de </w:t>
      </w:r>
      <w:r w:rsidRPr="25C4CA79">
        <w:rPr>
          <w:rFonts w:ascii="Times New Roman" w:eastAsia="Times New Roman" w:hAnsi="Times New Roman" w:cs="Times New Roman"/>
          <w:color w:val="auto"/>
          <w:sz w:val="24"/>
          <w:szCs w:val="24"/>
          <w:highlight w:val="white"/>
        </w:rPr>
        <w:t xml:space="preserve">Kock &amp; Harskamp, 2016; </w:t>
      </w:r>
      <w:r w:rsidRPr="25C4CA79">
        <w:rPr>
          <w:rFonts w:ascii="Times New Roman" w:eastAsia="Times New Roman" w:hAnsi="Times New Roman" w:cs="Times New Roman"/>
          <w:color w:val="auto"/>
          <w:sz w:val="24"/>
          <w:szCs w:val="24"/>
        </w:rPr>
        <w:t xml:space="preserve">Giannakos et al., 2016; Kerr, 2015). Learning analytics offer new opportunities to adapt learning, such as using analytics to create dashboards which can </w:t>
      </w:r>
      <w:r w:rsidRPr="25C4CA79">
        <w:rPr>
          <w:rFonts w:ascii="Times New Roman" w:eastAsia="Times New Roman" w:hAnsi="Times New Roman" w:cs="Times New Roman"/>
          <w:color w:val="auto"/>
          <w:sz w:val="24"/>
          <w:szCs w:val="24"/>
        </w:rPr>
        <w:lastRenderedPageBreak/>
        <w:t>not only improve students’ engagement levels and performances (Horn et al., 2017; Martin &amp; Wintmer, 2015), but also facilitate teachers to monitor student learning progress (Van Leeuwen et al., 2015). In a study by Van Horne et al. (2018), researchers created a dashboard that can provide students real-time learning progress, assessments scores, and learning suggestions, using the data generated from students’ log activities as well as their learning profiles such as their high school GPA. The result revealed that users with higher frequencies of accessing the dashboard obtained significantly higher grades than those who had lower frequencies. Van Leeuwen et al. (2015) used a dashboard to assist teachers to diagnose students’ learning obstacles thus to intervene accordingly during a computer-supported collaborative writing activity. Their result showed that using the dashboard encouraged teachers to intervene more often in general and especially with targeted groups who were undergoing difficulties with studies.</w:t>
      </w:r>
    </w:p>
    <w:p w14:paraId="25A8C320" w14:textId="651C2E2C"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Learning analytics techniques also enabled educators to optimize educational platforms to further improve students’ learning performances. Kerr (2015) modified their educational game based on data mining results so that to reduce construction of irrelevant behaviors in the game. This modification also led to more positive perceptions of the game compared with the original setting. In another research conducted by de </w:t>
      </w:r>
      <w:r w:rsidRPr="25C4CA79">
        <w:rPr>
          <w:rFonts w:ascii="Times New Roman" w:eastAsia="Times New Roman" w:hAnsi="Times New Roman" w:cs="Times New Roman"/>
          <w:sz w:val="24"/>
          <w:szCs w:val="24"/>
          <w:highlight w:val="white"/>
        </w:rPr>
        <w:t>Kock and Harskamp (2016)</w:t>
      </w:r>
      <w:r w:rsidRPr="25C4CA79">
        <w:rPr>
          <w:rFonts w:ascii="Times New Roman" w:eastAsia="Times New Roman" w:hAnsi="Times New Roman" w:cs="Times New Roman"/>
          <w:sz w:val="24"/>
          <w:szCs w:val="24"/>
        </w:rPr>
        <w:t xml:space="preserve">, the researchers applied learning analytics techniques to compare the effects of two types of hints on student performance during mathematical word problem-solving activities in a learning management system. Researchers used pre- and post-test to examine the differences in problem-solving skills and collected log files. They found that procedural-content hints could better facilitate students’ problem-solving skills than procedural only hints, which led to an enhanced approach for this learning platform by incorporating more procedural-content hints. Moreover, Giannakos et al. </w:t>
      </w:r>
      <w:r w:rsidRPr="25C4CA79">
        <w:rPr>
          <w:rFonts w:ascii="Times New Roman" w:eastAsia="Times New Roman" w:hAnsi="Times New Roman" w:cs="Times New Roman"/>
          <w:sz w:val="24"/>
          <w:szCs w:val="24"/>
        </w:rPr>
        <w:lastRenderedPageBreak/>
        <w:t xml:space="preserve">(2016) analyzed students’ learning patterns and discovered that the patterns were related to students’ attitudes towards the lectures. The finding offered designers useful insights for improving video-based lectures to fulfill their teaching objectives. These findings demonstrated the potentials of using analytics to improve and enhance efficient learning environments and cultivate more positive learning behaviors and attitudes. </w:t>
      </w:r>
    </w:p>
    <w:p w14:paraId="56527904" w14:textId="0935E136"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rPr>
        <w:t>Although we discussed the recent research on learning analytics’ role to support students’ learning in three categories, these categories are not isolated from each other. In fact, they are interrelated. The capability of a learning analytic method to predict students’ learning performance was also determined by how well this method can detect students’ behavior patterns (</w:t>
      </w:r>
      <w:r w:rsidRPr="25C4CA79">
        <w:rPr>
          <w:rFonts w:ascii="Times New Roman" w:eastAsia="Times New Roman" w:hAnsi="Times New Roman" w:cs="Times New Roman"/>
          <w:sz w:val="24"/>
          <w:szCs w:val="24"/>
          <w:highlight w:val="white"/>
        </w:rPr>
        <w:t>de Barba et al., 2016; Strang, 2017</w:t>
      </w:r>
      <w:r w:rsidRPr="25C4CA79">
        <w:rPr>
          <w:rFonts w:ascii="Times New Roman" w:eastAsia="Times New Roman" w:hAnsi="Times New Roman" w:cs="Times New Roman"/>
          <w:sz w:val="24"/>
          <w:szCs w:val="24"/>
        </w:rPr>
        <w:t xml:space="preserve">) such as access frequencies in an LMS (de </w:t>
      </w:r>
      <w:r w:rsidRPr="25C4CA79">
        <w:rPr>
          <w:rFonts w:ascii="Times New Roman" w:eastAsia="Times New Roman" w:hAnsi="Times New Roman" w:cs="Times New Roman"/>
          <w:sz w:val="24"/>
          <w:szCs w:val="24"/>
          <w:highlight w:val="white"/>
        </w:rPr>
        <w:t xml:space="preserve">Kock &amp; Harskamp, 2016; </w:t>
      </w:r>
      <w:r w:rsidRPr="25C4CA79">
        <w:rPr>
          <w:rFonts w:ascii="Times New Roman" w:eastAsia="Times New Roman" w:hAnsi="Times New Roman" w:cs="Times New Roman"/>
          <w:sz w:val="24"/>
          <w:szCs w:val="24"/>
        </w:rPr>
        <w:t>Giannakos et al., 2016). Instructors could gather and interpret the data to give feedback accordingly (Van Leeuwen et al., 2015). Moreover, in order to better optimize a learning platform such as a serious game, researchers would need to analysis how learners’ behavioral patterns had changed (</w:t>
      </w:r>
      <w:r w:rsidRPr="25C4CA79">
        <w:rPr>
          <w:rFonts w:ascii="Times New Roman" w:eastAsia="Times New Roman" w:hAnsi="Times New Roman" w:cs="Times New Roman"/>
          <w:color w:val="222222"/>
          <w:sz w:val="24"/>
          <w:szCs w:val="24"/>
          <w:highlight w:val="white"/>
        </w:rPr>
        <w:t xml:space="preserve">Cagiltay et al., 2015; </w:t>
      </w:r>
      <w:r w:rsidRPr="25C4CA79">
        <w:rPr>
          <w:rFonts w:ascii="Times New Roman" w:eastAsia="Times New Roman" w:hAnsi="Times New Roman" w:cs="Times New Roman"/>
          <w:sz w:val="24"/>
          <w:szCs w:val="24"/>
        </w:rPr>
        <w:t xml:space="preserve">Cheng et al., 2015) and whether learning performance had improved (Cheng et al., 2017; Gauthier et al., 2015) thus to evaluate a modification (Kerr, 2015). The research has shown the efficacy of using analytics as performance predictors and learning behavior detectors to facilitate teaching and learning and improve the designs of learning environments. </w:t>
      </w:r>
    </w:p>
    <w:p w14:paraId="619E1A56" w14:textId="54182F0F" w:rsidR="00E123C5" w:rsidRPr="00106043" w:rsidRDefault="25C4CA79" w:rsidP="25C4CA79">
      <w:pPr>
        <w:spacing w:line="480" w:lineRule="auto"/>
        <w:jc w:val="center"/>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t>Summary and Conclusion</w:t>
      </w:r>
    </w:p>
    <w:p w14:paraId="30CC09B5" w14:textId="35A91C2D"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This review of literature presented a systematic review of how learning analytics have been used in different educational settings from 2015 to present and identified factors that were related to learning in these studies. A total of 26 peer-reviewed studies were included in this review. The discussion focused on technologies involved, analytic techniques and data used, </w:t>
      </w:r>
      <w:r w:rsidRPr="25C4CA79">
        <w:rPr>
          <w:rFonts w:ascii="Times New Roman" w:eastAsia="Times New Roman" w:hAnsi="Times New Roman" w:cs="Times New Roman"/>
          <w:sz w:val="24"/>
          <w:szCs w:val="24"/>
          <w:highlight w:val="white"/>
        </w:rPr>
        <w:lastRenderedPageBreak/>
        <w:t>types of research designs, subject matter areas, and educational levels. Importantly, the use of analytics in connection to learning was analyzed. The findings showed that the most common categories as emerged in these studies included predicting learning performances, detecting behaviors and learning patterns, and facilitating learning experiences. Specifically, learning analytics were used to build predictive models in order to predict student performance so as to help instructors provide more effective interventions to assist students’ learning. Studies have shown by identifying the learning patterns, learning analytics provided useful insights into ways to motivate and engage learners and stimulate a deeper understanding of knowledge. Many studies also utilized more than two data sources as well as various analytic techniques in one study to address research questions. Survey data and user logs were the two most frequently used data types and analytic techniques such as t-test, ANOVA, and cluster analysis were more frequently used to discover user behavior patterns. We hope the findings of this literature review on most recent literature in learning analytics for educational purposes will provide useful information and insights to researchers interested in the topic and inform educational practices.</w:t>
      </w:r>
    </w:p>
    <w:p w14:paraId="7B8B1BF9" w14:textId="77777777" w:rsidR="0002387D"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highlight w:val="white"/>
        </w:rPr>
        <w:t>References</w:t>
      </w:r>
    </w:p>
    <w:p w14:paraId="7BA17E75" w14:textId="032347EE" w:rsidR="00AE5F49" w:rsidRPr="00106043" w:rsidRDefault="25C4CA79" w:rsidP="25C4CA79">
      <w:pPr>
        <w:spacing w:line="480" w:lineRule="auto"/>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lang w:val="en-US"/>
        </w:rPr>
        <w:t xml:space="preserve">(* Indicates articles included in this literature review) </w:t>
      </w:r>
    </w:p>
    <w:p w14:paraId="0E2FC4A8" w14:textId="4A193D4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Angeli, C., Howard, S. K., Ma, J., Yang, J., &amp; Kirschner, P. A. (2017). Data mining in educational technology classroom research: Can it make a contribut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3</w:t>
      </w:r>
      <w:r w:rsidRPr="25C4CA79">
        <w:rPr>
          <w:rFonts w:ascii="Times New Roman" w:eastAsia="Times New Roman" w:hAnsi="Times New Roman" w:cs="Times New Roman"/>
          <w:sz w:val="24"/>
          <w:szCs w:val="24"/>
          <w:highlight w:val="white"/>
        </w:rPr>
        <w:t xml:space="preserve">, 226–242. </w:t>
      </w:r>
      <w:hyperlink r:id="rId9">
        <w:r w:rsidRPr="25C4CA79">
          <w:rPr>
            <w:rFonts w:ascii="Times New Roman" w:eastAsia="Times New Roman" w:hAnsi="Times New Roman" w:cs="Times New Roman"/>
            <w:sz w:val="24"/>
            <w:szCs w:val="24"/>
            <w:highlight w:val="white"/>
          </w:rPr>
          <w:t>https://doi.org/10.1016/j.compedu.2017.05.021</w:t>
        </w:r>
      </w:hyperlink>
    </w:p>
    <w:p w14:paraId="59982225" w14:textId="6F445E1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agiltay, N. E., Ozcelik, E., &amp; Ozcelik, N. S. (2015). The effect of competition on learning in game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35–41. </w:t>
      </w:r>
      <w:hyperlink r:id="rId10">
        <w:r w:rsidRPr="25C4CA79">
          <w:rPr>
            <w:rFonts w:ascii="Times New Roman" w:eastAsia="Times New Roman" w:hAnsi="Times New Roman" w:cs="Times New Roman"/>
            <w:sz w:val="24"/>
            <w:szCs w:val="24"/>
            <w:highlight w:val="white"/>
          </w:rPr>
          <w:t>https://doi.org/10.1016/j.compedu.2015.04.001</w:t>
        </w:r>
      </w:hyperlink>
    </w:p>
    <w:p w14:paraId="3C62B95D" w14:textId="7A01BCC5"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Chang, C. J., Chang, M. H., Liu, C. C., Chiu, B. C., Fan Chiang, S. H., Wen, C. T., … Chai, C. S. (2017). An analysis of collaborative problem-solving activities mediated by individual-based and collaborative computer simulations.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3</w:t>
      </w:r>
      <w:r w:rsidRPr="25C4CA79">
        <w:rPr>
          <w:rFonts w:ascii="Times New Roman" w:eastAsia="Times New Roman" w:hAnsi="Times New Roman" w:cs="Times New Roman"/>
          <w:sz w:val="24"/>
          <w:szCs w:val="24"/>
          <w:highlight w:val="white"/>
        </w:rPr>
        <w:t xml:space="preserve">(6), 649–662. </w:t>
      </w:r>
      <w:hyperlink r:id="rId11">
        <w:r w:rsidRPr="25C4CA79">
          <w:rPr>
            <w:rFonts w:ascii="Times New Roman" w:eastAsia="Times New Roman" w:hAnsi="Times New Roman" w:cs="Times New Roman"/>
            <w:sz w:val="24"/>
            <w:szCs w:val="24"/>
            <w:highlight w:val="white"/>
          </w:rPr>
          <w:t>https://doi.org/10.1111/jcal.12208</w:t>
        </w:r>
      </w:hyperlink>
    </w:p>
    <w:p w14:paraId="326DE90C" w14:textId="1D334A6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Lin, Y. W., &amp; She, H. C. (2015). Learning through playing Virtual Age: Exploring the interactions among student concept learning, gaming performance, in-game behaviors, and the use of in-game character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6</w:t>
      </w:r>
      <w:r w:rsidRPr="25C4CA79">
        <w:rPr>
          <w:rFonts w:ascii="Times New Roman" w:eastAsia="Times New Roman" w:hAnsi="Times New Roman" w:cs="Times New Roman"/>
          <w:sz w:val="24"/>
          <w:szCs w:val="24"/>
          <w:highlight w:val="white"/>
        </w:rPr>
        <w:t xml:space="preserve">, 18–29. </w:t>
      </w:r>
      <w:hyperlink r:id="rId12">
        <w:r w:rsidRPr="25C4CA79">
          <w:rPr>
            <w:rFonts w:ascii="Times New Roman" w:eastAsia="Times New Roman" w:hAnsi="Times New Roman" w:cs="Times New Roman"/>
            <w:sz w:val="24"/>
            <w:szCs w:val="24"/>
            <w:highlight w:val="white"/>
          </w:rPr>
          <w:t>https://doi.org/10.1016/j.compedu.2015.03.007</w:t>
        </w:r>
      </w:hyperlink>
    </w:p>
    <w:p w14:paraId="3D92370B" w14:textId="1500D0A2"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Rosenheck, L., Lin, C. Y., &amp; Klopfer, E. (2017). Analyzing gameplay data to inform feedback loops in The Radix Endeavor.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1</w:t>
      </w:r>
      <w:r w:rsidRPr="25C4CA79">
        <w:rPr>
          <w:rFonts w:ascii="Times New Roman" w:eastAsia="Times New Roman" w:hAnsi="Times New Roman" w:cs="Times New Roman"/>
          <w:sz w:val="24"/>
          <w:szCs w:val="24"/>
          <w:highlight w:val="white"/>
        </w:rPr>
        <w:t xml:space="preserve">, 60–73. </w:t>
      </w:r>
      <w:hyperlink r:id="rId13">
        <w:r w:rsidRPr="25C4CA79">
          <w:rPr>
            <w:rFonts w:ascii="Times New Roman" w:eastAsia="Times New Roman" w:hAnsi="Times New Roman" w:cs="Times New Roman"/>
            <w:sz w:val="24"/>
            <w:szCs w:val="24"/>
            <w:highlight w:val="white"/>
          </w:rPr>
          <w:t>https://doi.org/10.1016/j.compedu.2017.03.015</w:t>
        </w:r>
      </w:hyperlink>
    </w:p>
    <w:p w14:paraId="2D5677FD" w14:textId="3FF0BAF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de Barba, P. G., Kennedy, G. E., &amp; Ainley, M. D. (2016). The role of students’ motivation and participation in predicting performance in a MOOC.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18–231. </w:t>
      </w:r>
      <w:hyperlink r:id="rId14">
        <w:r w:rsidRPr="25C4CA79">
          <w:rPr>
            <w:rFonts w:ascii="Times New Roman" w:eastAsia="Times New Roman" w:hAnsi="Times New Roman" w:cs="Times New Roman"/>
            <w:sz w:val="24"/>
            <w:szCs w:val="24"/>
            <w:highlight w:val="white"/>
          </w:rPr>
          <w:t>https://doi.org/10.1111/jcal.12130</w:t>
        </w:r>
      </w:hyperlink>
    </w:p>
    <w:p w14:paraId="6945FA54" w14:textId="31DBE94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de Kock, W. D., &amp; Harskamp, E. G. (2016). Procedural versus content-related hints for word problem solving: an exploratory study.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5), 481–493. </w:t>
      </w:r>
      <w:hyperlink r:id="rId15">
        <w:r w:rsidRPr="25C4CA79">
          <w:rPr>
            <w:rFonts w:ascii="Times New Roman" w:eastAsia="Times New Roman" w:hAnsi="Times New Roman" w:cs="Times New Roman"/>
            <w:sz w:val="24"/>
            <w:szCs w:val="24"/>
            <w:highlight w:val="white"/>
          </w:rPr>
          <w:t>https://doi.org/10.1111/jcal.12148</w:t>
        </w:r>
      </w:hyperlink>
    </w:p>
    <w:p w14:paraId="3CA1450D" w14:textId="1F6719A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authier, A., Corrin, M., &amp; Jenkinson, J. (2015). Exploring the influence of game design on learning and voluntary use in an online vascular anatomy study aid.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24–34. </w:t>
      </w:r>
      <w:hyperlink r:id="rId16">
        <w:r w:rsidRPr="25C4CA79">
          <w:rPr>
            <w:rFonts w:ascii="Times New Roman" w:eastAsia="Times New Roman" w:hAnsi="Times New Roman" w:cs="Times New Roman"/>
            <w:sz w:val="24"/>
            <w:szCs w:val="24"/>
            <w:highlight w:val="white"/>
          </w:rPr>
          <w:t>https://doi.org/10.1016/j.compedu.2015.03.017</w:t>
        </w:r>
      </w:hyperlink>
    </w:p>
    <w:p w14:paraId="11E2EA14" w14:textId="5594FF3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iannakos, M. N., Jaccheri, L., &amp; Krogstie, J. (2016). Exploring the relationship between video lecture usage patterns and students’ attitudes. </w:t>
      </w:r>
      <w:r w:rsidRPr="25C4CA79">
        <w:rPr>
          <w:rFonts w:ascii="Times New Roman" w:eastAsia="Times New Roman" w:hAnsi="Times New Roman" w:cs="Times New Roman"/>
          <w:i/>
          <w:iCs/>
          <w:sz w:val="24"/>
          <w:szCs w:val="24"/>
          <w:highlight w:val="white"/>
        </w:rPr>
        <w:t>British Journal of Educational Technology</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7</w:t>
      </w:r>
      <w:r w:rsidRPr="25C4CA79">
        <w:rPr>
          <w:rFonts w:ascii="Times New Roman" w:eastAsia="Times New Roman" w:hAnsi="Times New Roman" w:cs="Times New Roman"/>
          <w:sz w:val="24"/>
          <w:szCs w:val="24"/>
          <w:highlight w:val="white"/>
        </w:rPr>
        <w:t xml:space="preserve">(6), 1259–1275. </w:t>
      </w:r>
      <w:hyperlink r:id="rId17">
        <w:r w:rsidRPr="25C4CA79">
          <w:rPr>
            <w:rFonts w:ascii="Times New Roman" w:eastAsia="Times New Roman" w:hAnsi="Times New Roman" w:cs="Times New Roman"/>
            <w:sz w:val="24"/>
            <w:szCs w:val="24"/>
            <w:highlight w:val="white"/>
          </w:rPr>
          <w:t>https://doi.org/10.1111/bjet.12313</w:t>
        </w:r>
      </w:hyperlink>
    </w:p>
    <w:p w14:paraId="493AB963" w14:textId="1B92493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Goggins, S., &amp; Xing, W. (2016). Building models explaining student participation behavior in asynchronous online discuss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4</w:t>
      </w:r>
      <w:r w:rsidRPr="25C4CA79">
        <w:rPr>
          <w:rFonts w:ascii="Times New Roman" w:eastAsia="Times New Roman" w:hAnsi="Times New Roman" w:cs="Times New Roman"/>
          <w:sz w:val="24"/>
          <w:szCs w:val="24"/>
          <w:highlight w:val="white"/>
        </w:rPr>
        <w:t xml:space="preserve">, 241–251. </w:t>
      </w:r>
      <w:hyperlink r:id="rId18">
        <w:r w:rsidRPr="25C4CA79">
          <w:rPr>
            <w:rFonts w:ascii="Times New Roman" w:eastAsia="Times New Roman" w:hAnsi="Times New Roman" w:cs="Times New Roman"/>
            <w:sz w:val="24"/>
            <w:szCs w:val="24"/>
            <w:highlight w:val="white"/>
          </w:rPr>
          <w:t>https://doi.org/10.1016/j.compedu.2015.11.002</w:t>
        </w:r>
      </w:hyperlink>
    </w:p>
    <w:p w14:paraId="6CE6E6AD" w14:textId="320DFE4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712C6146" w14:textId="1BF9294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Kang, J., Liu, S., Zou, W., &amp; Hodson, J. (2017). Learning analytics as an assessment tool in serious games: A review of literature. In </w:t>
      </w:r>
      <w:r w:rsidRPr="25C4CA79">
        <w:rPr>
          <w:rFonts w:ascii="Times New Roman" w:eastAsia="Times New Roman" w:hAnsi="Times New Roman" w:cs="Times New Roman"/>
          <w:i/>
          <w:iCs/>
          <w:sz w:val="24"/>
          <w:szCs w:val="24"/>
          <w:highlight w:val="white"/>
        </w:rPr>
        <w:t>Serious Games and Edutainment Applications: Volume II</w:t>
      </w:r>
      <w:r w:rsidRPr="25C4CA79">
        <w:rPr>
          <w:rFonts w:ascii="Times New Roman" w:eastAsia="Times New Roman" w:hAnsi="Times New Roman" w:cs="Times New Roman"/>
          <w:sz w:val="24"/>
          <w:szCs w:val="24"/>
          <w:highlight w:val="white"/>
        </w:rPr>
        <w:t xml:space="preserve"> (pp. 537–563). Springer International Publishing. https://doi.org/10.1007/978-3-319-51645-5_24</w:t>
      </w:r>
    </w:p>
    <w:p w14:paraId="4E9C9FF5" w14:textId="2BA2B0C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Lee, J., Kang, J., &amp; Liu, S. (2016). What We Can Learn from the Data: A Multiple-Case Study Examining Behavior Patterns by Students with Different Characteristics in Using a Serious Gam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33–57. </w:t>
      </w:r>
      <w:hyperlink r:id="rId19">
        <w:r w:rsidRPr="25C4CA79">
          <w:rPr>
            <w:rFonts w:ascii="Times New Roman" w:eastAsia="Times New Roman" w:hAnsi="Times New Roman" w:cs="Times New Roman"/>
            <w:sz w:val="24"/>
            <w:szCs w:val="24"/>
            <w:highlight w:val="white"/>
          </w:rPr>
          <w:t>https://doi.org/10.1007/s10758-015-9263-7</w:t>
        </w:r>
      </w:hyperlink>
    </w:p>
    <w:p w14:paraId="69B158A3" w14:textId="2AD02F4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oh, C. S., Sheng, Y., &amp; Li, I. H. (2015). Predicting expert-novice performance as serious games analytics with objective-oriented and navigational action sequences.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9</w:t>
      </w:r>
      <w:r w:rsidRPr="25C4CA79">
        <w:rPr>
          <w:rFonts w:ascii="Times New Roman" w:eastAsia="Times New Roman" w:hAnsi="Times New Roman" w:cs="Times New Roman"/>
          <w:sz w:val="24"/>
          <w:szCs w:val="24"/>
          <w:highlight w:val="white"/>
        </w:rPr>
        <w:t xml:space="preserve">, 147–155. </w:t>
      </w:r>
      <w:hyperlink r:id="rId20">
        <w:r w:rsidRPr="25C4CA79">
          <w:rPr>
            <w:rFonts w:ascii="Times New Roman" w:eastAsia="Times New Roman" w:hAnsi="Times New Roman" w:cs="Times New Roman"/>
            <w:sz w:val="24"/>
            <w:szCs w:val="24"/>
            <w:highlight w:val="white"/>
          </w:rPr>
          <w:t>https://doi.org/10.1016/j.chb.2015.02.053</w:t>
        </w:r>
      </w:hyperlink>
    </w:p>
    <w:p w14:paraId="53A24EDD" w14:textId="77777777" w:rsidR="00E123C5" w:rsidRPr="00106043" w:rsidRDefault="30CB7C89" w:rsidP="30CB7C89">
      <w:pPr>
        <w:shd w:val="clear" w:color="auto" w:fill="FFFFFF" w:themeFill="background1"/>
        <w:spacing w:line="480" w:lineRule="auto"/>
        <w:ind w:left="720" w:hanging="720"/>
        <w:rPr>
          <w:rFonts w:ascii="Times New Roman" w:eastAsia="Times New Roman" w:hAnsi="Times New Roman" w:cs="Times New Roman"/>
          <w:sz w:val="24"/>
          <w:szCs w:val="24"/>
          <w:highlight w:val="white"/>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EDUCAUSE Review,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30–32. https://doi.org/10.1145/2330601.2330605</w:t>
      </w:r>
    </w:p>
    <w:p w14:paraId="14B85279" w14:textId="6DD1758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Marbouti, F., Diefes-Dux, H. A., &amp; Madhavan, K. (2016). Models for early prediction of at-risk students in a course using standards-based grading.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03</w:t>
      </w:r>
      <w:r w:rsidRPr="25C4CA79">
        <w:rPr>
          <w:rFonts w:ascii="Times New Roman" w:eastAsia="Times New Roman" w:hAnsi="Times New Roman" w:cs="Times New Roman"/>
          <w:sz w:val="24"/>
          <w:szCs w:val="24"/>
          <w:highlight w:val="white"/>
        </w:rPr>
        <w:t xml:space="preserve">, 1–15. </w:t>
      </w:r>
      <w:hyperlink r:id="rId21">
        <w:r w:rsidRPr="25C4CA79">
          <w:rPr>
            <w:rFonts w:ascii="Times New Roman" w:eastAsia="Times New Roman" w:hAnsi="Times New Roman" w:cs="Times New Roman"/>
            <w:sz w:val="24"/>
            <w:szCs w:val="24"/>
            <w:highlight w:val="white"/>
          </w:rPr>
          <w:t>https://doi.org/10.1016/j.compedu.2016.09.005</w:t>
        </w:r>
      </w:hyperlink>
    </w:p>
    <w:p w14:paraId="7E40ABCB" w14:textId="377FC25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Martin, F., &amp; Whitmer, J. C. (2016). Applying Learning Analytics to Investigate Timed Release in Online Learning.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59–74. </w:t>
      </w:r>
      <w:hyperlink r:id="rId22">
        <w:r w:rsidRPr="25C4CA79">
          <w:rPr>
            <w:rFonts w:ascii="Times New Roman" w:eastAsia="Times New Roman" w:hAnsi="Times New Roman" w:cs="Times New Roman"/>
            <w:sz w:val="24"/>
            <w:szCs w:val="24"/>
            <w:highlight w:val="white"/>
          </w:rPr>
          <w:t>https://doi.org/10.1007/s10758-015-9261-9</w:t>
        </w:r>
      </w:hyperlink>
    </w:p>
    <w:p w14:paraId="120B81A9" w14:textId="1386A88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Ornelas, F., &amp; Ordonez, C. (2017). Predicting Student Success: A Naïve Bayesian Application to Community College Data.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99–315. </w:t>
      </w:r>
      <w:hyperlink r:id="rId23">
        <w:r w:rsidRPr="25C4CA79">
          <w:rPr>
            <w:rFonts w:ascii="Times New Roman" w:eastAsia="Times New Roman" w:hAnsi="Times New Roman" w:cs="Times New Roman"/>
            <w:sz w:val="24"/>
            <w:szCs w:val="24"/>
            <w:highlight w:val="white"/>
          </w:rPr>
          <w:t>https://doi.org/10.1007/s10758-017-9334-z</w:t>
        </w:r>
      </w:hyperlink>
    </w:p>
    <w:p w14:paraId="5E79EE0F" w14:textId="0DF726E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Pursel, B. K., Zhang, L., Jablokow, K. W., Choi, G. W., &amp; Velegol, D. (2016). Understanding MOOC students: Motivations and behaviours indicative of MOOC completion.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02–217. </w:t>
      </w:r>
      <w:hyperlink r:id="rId24">
        <w:r w:rsidRPr="25C4CA79">
          <w:rPr>
            <w:rFonts w:ascii="Times New Roman" w:eastAsia="Times New Roman" w:hAnsi="Times New Roman" w:cs="Times New Roman"/>
            <w:sz w:val="24"/>
            <w:szCs w:val="24"/>
            <w:highlight w:val="white"/>
          </w:rPr>
          <w:t>https://doi.org/10.1111/jcal.12131</w:t>
        </w:r>
      </w:hyperlink>
    </w:p>
    <w:p w14:paraId="06AEA219" w14:textId="382B1E23"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25">
        <w:r w:rsidRPr="25C4CA79">
          <w:rPr>
            <w:rFonts w:ascii="Times New Roman" w:eastAsia="Times New Roman" w:hAnsi="Times New Roman" w:cs="Times New Roman"/>
            <w:sz w:val="24"/>
            <w:szCs w:val="24"/>
            <w:highlight w:val="white"/>
          </w:rPr>
          <w:t>https://doi.org/10.1007/s10758-017-9318-z</w:t>
        </w:r>
      </w:hyperlink>
    </w:p>
    <w:p w14:paraId="748D5B17" w14:textId="0F47A56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6DEC8288" w14:textId="4FD44B17"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ipiyaruk, K., Gallagher, J. E., Hatzipanagos, S., &amp; Reynolds, P. A. (2017). Acquiring Critical Thinking and Decision-Making Skills: An Evaluation of a Serious Game Used by Undergraduate Dental Students in Dental Public Health.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2), 209–218. </w:t>
      </w:r>
      <w:hyperlink r:id="rId26">
        <w:r w:rsidRPr="25C4CA79">
          <w:rPr>
            <w:rFonts w:ascii="Times New Roman" w:eastAsia="Times New Roman" w:hAnsi="Times New Roman" w:cs="Times New Roman"/>
            <w:sz w:val="24"/>
            <w:szCs w:val="24"/>
            <w:highlight w:val="white"/>
          </w:rPr>
          <w:t>https://doi.org/10.1007/s10758-016-9296-6</w:t>
        </w:r>
      </w:hyperlink>
    </w:p>
    <w:p w14:paraId="25587AF1" w14:textId="38C6154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now, E. L., Allen, L. K., Jacovina, M. E., &amp; McNamara, D. S. (2015). Does agency matter?: Exploring the impact of controlled behaviors within a game-based environment.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2</w:t>
      </w:r>
      <w:r w:rsidRPr="25C4CA79">
        <w:rPr>
          <w:rFonts w:ascii="Times New Roman" w:eastAsia="Times New Roman" w:hAnsi="Times New Roman" w:cs="Times New Roman"/>
          <w:sz w:val="24"/>
          <w:szCs w:val="24"/>
          <w:highlight w:val="white"/>
        </w:rPr>
        <w:t xml:space="preserve">, 378–392. </w:t>
      </w:r>
      <w:hyperlink r:id="rId27">
        <w:r w:rsidRPr="25C4CA79">
          <w:rPr>
            <w:rFonts w:ascii="Times New Roman" w:eastAsia="Times New Roman" w:hAnsi="Times New Roman" w:cs="Times New Roman"/>
            <w:sz w:val="24"/>
            <w:szCs w:val="24"/>
            <w:highlight w:val="white"/>
          </w:rPr>
          <w:t>https://doi.org/10.1016/j.compedu.2014.12.011</w:t>
        </w:r>
      </w:hyperlink>
    </w:p>
    <w:p w14:paraId="4E7139CE" w14:textId="0FD25971"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Strang, K. D. (2017). Beyond engagement analytics: which online mixed-data factors predict student learning outcomes? </w:t>
      </w:r>
      <w:r w:rsidRPr="25C4CA79">
        <w:rPr>
          <w:rFonts w:ascii="Times New Roman" w:eastAsia="Times New Roman" w:hAnsi="Times New Roman" w:cs="Times New Roman"/>
          <w:i/>
          <w:iCs/>
          <w:sz w:val="24"/>
          <w:szCs w:val="24"/>
          <w:highlight w:val="white"/>
        </w:rPr>
        <w:t>Education and Information Technologies</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917–937. </w:t>
      </w:r>
      <w:hyperlink r:id="rId28">
        <w:r w:rsidRPr="25C4CA79">
          <w:rPr>
            <w:rFonts w:ascii="Times New Roman" w:eastAsia="Times New Roman" w:hAnsi="Times New Roman" w:cs="Times New Roman"/>
            <w:sz w:val="24"/>
            <w:szCs w:val="24"/>
            <w:highlight w:val="white"/>
          </w:rPr>
          <w:t>https://doi.org/10.1007/s10639-016-9464-2</w:t>
        </w:r>
      </w:hyperlink>
    </w:p>
    <w:p w14:paraId="68C36DE6" w14:textId="7B1578F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Horne, S., Curran, M., Smith, A., VanBuren, J., Zahrieh, D., Larsen, R., &amp; Miller, R. (2018). Facilitating Student Success in Introductory Chemistry with Feedback in an Online Platform. </w:t>
      </w:r>
      <w:r w:rsidRPr="25C4CA79">
        <w:rPr>
          <w:rFonts w:ascii="Times New Roman" w:eastAsia="Times New Roman" w:hAnsi="Times New Roman" w:cs="Times New Roman"/>
          <w:i/>
          <w:iCs/>
          <w:sz w:val="24"/>
          <w:szCs w:val="24"/>
          <w:highlight w:val="white"/>
        </w:rPr>
        <w:t>Technology, Knowledge and Learning, 23</w:t>
      </w:r>
      <w:r w:rsidRPr="25C4CA79">
        <w:rPr>
          <w:rFonts w:ascii="Times New Roman" w:eastAsia="Times New Roman" w:hAnsi="Times New Roman" w:cs="Times New Roman"/>
          <w:sz w:val="24"/>
          <w:szCs w:val="24"/>
          <w:highlight w:val="white"/>
        </w:rPr>
        <w:t>(1), 21-40.</w:t>
      </w:r>
    </w:p>
    <w:p w14:paraId="2C5BF722" w14:textId="7285406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Laer, S., &amp; Elen, J. (2018). Adults’ Self-Regulatory Behaviour Profiles in Blended Learning Environments and Their Implications for Design.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1–31. </w:t>
      </w:r>
      <w:hyperlink r:id="rId29">
        <w:r w:rsidRPr="25C4CA79">
          <w:rPr>
            <w:rFonts w:ascii="Times New Roman" w:eastAsia="Times New Roman" w:hAnsi="Times New Roman" w:cs="Times New Roman"/>
            <w:sz w:val="24"/>
            <w:szCs w:val="24"/>
            <w:highlight w:val="white"/>
          </w:rPr>
          <w:t>https://doi.org/10.1007/s10758-017-9351-y</w:t>
        </w:r>
      </w:hyperlink>
    </w:p>
    <w:p w14:paraId="5F24A060" w14:textId="56938D49"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Leeuwen, A., Janssen, J., Erkens, G., &amp; Brekelmans, M. (2015). Teacher regulation of cognitive activities during student collaboration: Effects of learning analytic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0</w:t>
      </w:r>
      <w:r w:rsidRPr="25C4CA79">
        <w:rPr>
          <w:rFonts w:ascii="Times New Roman" w:eastAsia="Times New Roman" w:hAnsi="Times New Roman" w:cs="Times New Roman"/>
          <w:sz w:val="24"/>
          <w:szCs w:val="24"/>
          <w:highlight w:val="white"/>
        </w:rPr>
        <w:t xml:space="preserve">, 80–94. </w:t>
      </w:r>
      <w:hyperlink r:id="rId30">
        <w:r w:rsidRPr="25C4CA79">
          <w:rPr>
            <w:rFonts w:ascii="Times New Roman" w:eastAsia="Times New Roman" w:hAnsi="Times New Roman" w:cs="Times New Roman"/>
            <w:sz w:val="24"/>
            <w:szCs w:val="24"/>
            <w:highlight w:val="white"/>
          </w:rPr>
          <w:t>https://doi.org/10.1016/j.compedu.2015.09.006</w:t>
        </w:r>
      </w:hyperlink>
    </w:p>
    <w:p w14:paraId="1B297897" w14:textId="3F14A0D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Yang, X., Li, J., &amp; Xing, B. (2018). Behavioral patterns of knowledge construction in online cooperative translation activities. </w:t>
      </w:r>
      <w:r w:rsidRPr="25C4CA79">
        <w:rPr>
          <w:rFonts w:ascii="Times New Roman" w:eastAsia="Times New Roman" w:hAnsi="Times New Roman" w:cs="Times New Roman"/>
          <w:i/>
          <w:iCs/>
          <w:sz w:val="24"/>
          <w:szCs w:val="24"/>
          <w:highlight w:val="white"/>
        </w:rPr>
        <w:t>Internet and Higher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6</w:t>
      </w:r>
      <w:r w:rsidRPr="25C4CA79">
        <w:rPr>
          <w:rFonts w:ascii="Times New Roman" w:eastAsia="Times New Roman" w:hAnsi="Times New Roman" w:cs="Times New Roman"/>
          <w:sz w:val="24"/>
          <w:szCs w:val="24"/>
          <w:highlight w:val="white"/>
        </w:rPr>
        <w:t xml:space="preserve">, 13–21. </w:t>
      </w:r>
      <w:hyperlink r:id="rId31">
        <w:r w:rsidRPr="25C4CA79">
          <w:rPr>
            <w:rFonts w:ascii="Times New Roman" w:eastAsia="Times New Roman" w:hAnsi="Times New Roman" w:cs="Times New Roman"/>
            <w:sz w:val="24"/>
            <w:szCs w:val="24"/>
            <w:highlight w:val="white"/>
          </w:rPr>
          <w:t>https://doi.org/10.1016/j.iheduc.2017.08.003</w:t>
        </w:r>
      </w:hyperlink>
    </w:p>
    <w:p w14:paraId="2103FA0C" w14:textId="2A5B3BEA" w:rsidR="00E123C5"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Zhang, X., Meng, Y., Ordóñez de Pablos, P., &amp; Sun, Y. (2017). Learning analytics in collaborative learning supported by Slack: From the perspective of engagement.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https://doi.org/10.1016/j.chb.2017.08.012</w:t>
      </w:r>
      <w:r w:rsidR="00AE5F49">
        <w:br/>
      </w:r>
    </w:p>
    <w:p w14:paraId="09164672" w14:textId="2C142C81" w:rsidR="00CA4D83" w:rsidRDefault="00CA4D83" w:rsidP="00144FFB">
      <w:pPr>
        <w:spacing w:line="480" w:lineRule="auto"/>
        <w:ind w:left="720" w:hanging="720"/>
        <w:rPr>
          <w:rFonts w:ascii="Times New Roman" w:eastAsia="Times New Roman" w:hAnsi="Times New Roman" w:cs="Times New Roman"/>
          <w:sz w:val="24"/>
          <w:szCs w:val="24"/>
          <w:highlight w:val="white"/>
        </w:rPr>
      </w:pPr>
    </w:p>
    <w:p w14:paraId="1CFC1341" w14:textId="1C1D3C17" w:rsidR="00CA4D83" w:rsidRDefault="00CA4D83" w:rsidP="00144FFB">
      <w:pPr>
        <w:spacing w:line="480" w:lineRule="auto"/>
        <w:ind w:left="720" w:hanging="720"/>
        <w:rPr>
          <w:rFonts w:ascii="Times New Roman" w:eastAsia="Times New Roman" w:hAnsi="Times New Roman" w:cs="Times New Roman"/>
          <w:sz w:val="24"/>
          <w:szCs w:val="24"/>
          <w:highlight w:val="white"/>
        </w:rPr>
      </w:pPr>
    </w:p>
    <w:p w14:paraId="2896FDE5" w14:textId="141BD978" w:rsidR="00CA4D83"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ECAR-Analytics Working Group. (2015). The predictive learning analytics revolution: Leveraging learning data for student success. </w:t>
      </w:r>
      <w:r w:rsidRPr="25C4CA79">
        <w:rPr>
          <w:rFonts w:ascii="Times New Roman" w:eastAsia="Times New Roman" w:hAnsi="Times New Roman" w:cs="Times New Roman"/>
          <w:i/>
          <w:iCs/>
          <w:sz w:val="24"/>
          <w:szCs w:val="24"/>
        </w:rPr>
        <w:t>ECAR working group</w:t>
      </w:r>
      <w:r w:rsidRPr="25C4CA79">
        <w:rPr>
          <w:rFonts w:ascii="Times New Roman" w:eastAsia="Times New Roman" w:hAnsi="Times New Roman" w:cs="Times New Roman"/>
          <w:sz w:val="24"/>
          <w:szCs w:val="24"/>
        </w:rPr>
        <w:t>.</w:t>
      </w:r>
    </w:p>
    <w:p w14:paraId="420B2F0E" w14:textId="3C5C8C48" w:rsidR="007C3B2F"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 xml:space="preserve">Hicks, D., Eagle, M., Rowe, E., Asbell-Clarke, J., Edwards, T., &amp; Barnes, T. (2016, April). Using game analytics to evaluate puzzle design and level progression in a serious game. </w:t>
      </w:r>
      <w:r w:rsidRPr="25C4CA79">
        <w:rPr>
          <w:rFonts w:ascii="Times New Roman" w:eastAsia="Times New Roman" w:hAnsi="Times New Roman" w:cs="Times New Roman"/>
          <w:i/>
          <w:iCs/>
          <w:sz w:val="24"/>
          <w:szCs w:val="24"/>
        </w:rPr>
        <w:t>In Proceedings of the Sixth International Conference on Learning Analytics &amp; Knowledge</w:t>
      </w:r>
      <w:r w:rsidRPr="25C4CA79">
        <w:rPr>
          <w:rFonts w:ascii="Times New Roman" w:eastAsia="Times New Roman" w:hAnsi="Times New Roman" w:cs="Times New Roman"/>
          <w:sz w:val="24"/>
          <w:szCs w:val="24"/>
        </w:rPr>
        <w:t xml:space="preserve"> (pp. 440-448). ACM.</w:t>
      </w:r>
    </w:p>
    <w:p w14:paraId="457E6D6A" w14:textId="41423417" w:rsidR="008B0EF3" w:rsidRDefault="008B0EF3" w:rsidP="25C4CA79">
      <w:pPr>
        <w:spacing w:line="480" w:lineRule="auto"/>
        <w:ind w:left="720" w:hanging="720"/>
        <w:rPr>
          <w:rFonts w:ascii="Times New Roman" w:eastAsia="Times New Roman" w:hAnsi="Times New Roman" w:cs="Times New Roman"/>
          <w:sz w:val="24"/>
          <w:szCs w:val="24"/>
        </w:rPr>
      </w:pPr>
      <w:r w:rsidRPr="008B0EF3">
        <w:rPr>
          <w:rFonts w:ascii="Times New Roman" w:eastAsia="Times New Roman" w:hAnsi="Times New Roman" w:cs="Times New Roman"/>
          <w:sz w:val="24"/>
          <w:szCs w:val="24"/>
        </w:rPr>
        <w:t xml:space="preserve">Huang, S., &amp; Fang, N. (2013). Predicting student academic performance in an engineering dynamics course: A comparison of four types of predictive mathematical models. </w:t>
      </w:r>
      <w:r w:rsidRPr="008B0EF3">
        <w:rPr>
          <w:rFonts w:ascii="Times New Roman" w:eastAsia="Times New Roman" w:hAnsi="Times New Roman" w:cs="Times New Roman"/>
          <w:i/>
          <w:sz w:val="24"/>
          <w:szCs w:val="24"/>
        </w:rPr>
        <w:t>Computers &amp; Education</w:t>
      </w:r>
      <w:r w:rsidRPr="008B0EF3">
        <w:rPr>
          <w:rFonts w:ascii="Times New Roman" w:eastAsia="Times New Roman" w:hAnsi="Times New Roman" w:cs="Times New Roman"/>
          <w:sz w:val="24"/>
          <w:szCs w:val="24"/>
        </w:rPr>
        <w:t>, 61, 133-145.</w:t>
      </w:r>
    </w:p>
    <w:p w14:paraId="7E58E48F"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Kang, J., Liu, M., &amp; Qu, W. (2017). Using gameplay data to examine learning behavior patterns in a serious game. </w:t>
      </w:r>
      <w:r w:rsidRPr="25C4CA79">
        <w:rPr>
          <w:rFonts w:ascii="Times New Roman" w:eastAsia="Times New Roman" w:hAnsi="Times New Roman" w:cs="Times New Roman"/>
          <w:i/>
          <w:iCs/>
          <w:sz w:val="24"/>
          <w:szCs w:val="24"/>
        </w:rPr>
        <w:t>Computers in Human Behavior</w:t>
      </w:r>
      <w:r w:rsidRPr="25C4CA79">
        <w:rPr>
          <w:rFonts w:ascii="Times New Roman" w:eastAsia="Times New Roman" w:hAnsi="Times New Roman" w:cs="Times New Roman"/>
          <w:sz w:val="24"/>
          <w:szCs w:val="24"/>
        </w:rPr>
        <w:t xml:space="preserve">, 72, 757-770. </w:t>
      </w:r>
    </w:p>
    <w:p w14:paraId="334549A5"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009B6DF6">
        <w:rPr>
          <w:rFonts w:ascii="Times New Roman" w:eastAsia="Times New Roman" w:hAnsi="Times New Roman" w:cs="Times New Roman"/>
          <w:sz w:val="24"/>
          <w:szCs w:val="24"/>
        </w:rPr>
        <w:t xml:space="preserve">Kizilcec, R. F., Pérez-Sanagustín, M., &amp; Maldonado, J. J. (2017). Self-regulated learning strategies predict learner behavior and goal attainment in Massive Open Online Courses. </w:t>
      </w:r>
      <w:r w:rsidRPr="009B6DF6">
        <w:rPr>
          <w:rFonts w:ascii="Times New Roman" w:eastAsia="Times New Roman" w:hAnsi="Times New Roman" w:cs="Times New Roman"/>
          <w:i/>
          <w:sz w:val="24"/>
          <w:szCs w:val="24"/>
        </w:rPr>
        <w:t>Computers and Education</w:t>
      </w:r>
      <w:r w:rsidRPr="009B6DF6">
        <w:rPr>
          <w:rFonts w:ascii="Times New Roman" w:eastAsia="Times New Roman" w:hAnsi="Times New Roman" w:cs="Times New Roman"/>
          <w:sz w:val="24"/>
          <w:szCs w:val="24"/>
        </w:rPr>
        <w:t xml:space="preserve">, 104, 18–33. </w:t>
      </w:r>
      <w:hyperlink r:id="rId32" w:history="1">
        <w:r w:rsidRPr="00C25BC9">
          <w:rPr>
            <w:rStyle w:val="af1"/>
            <w:rFonts w:ascii="Times New Roman" w:eastAsia="Times New Roman" w:hAnsi="Times New Roman" w:cs="Times New Roman"/>
            <w:sz w:val="24"/>
            <w:szCs w:val="24"/>
          </w:rPr>
          <w:t>https://doi.org/10.1016/j.compedu.2016.10.001</w:t>
        </w:r>
      </w:hyperlink>
    </w:p>
    <w:p w14:paraId="042716FC"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highlight w:val="white"/>
        </w:rPr>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174EAEAF" w14:textId="77777777" w:rsidR="00AF7B33" w:rsidRDefault="00AF7B33" w:rsidP="001A3FA2">
      <w:pPr>
        <w:spacing w:line="480" w:lineRule="auto"/>
        <w:ind w:left="720" w:hanging="720"/>
        <w:rPr>
          <w:rFonts w:ascii="Times New Roman" w:eastAsia="Times New Roman" w:hAnsi="Times New Roman" w:cs="Times New Roman"/>
          <w:sz w:val="24"/>
          <w:szCs w:val="24"/>
        </w:rPr>
      </w:pPr>
      <w:r w:rsidRPr="00AF7B33">
        <w:rPr>
          <w:rFonts w:ascii="Times New Roman" w:eastAsia="Times New Roman" w:hAnsi="Times New Roman" w:cs="Times New Roman"/>
          <w:sz w:val="24"/>
          <w:szCs w:val="24"/>
        </w:rPr>
        <w:t xml:space="preserve">LeCun, Y., Bottou, L., Bengio, Y., &amp; Haffner, P. (1998). Gradient-based learning applied to document recognition. </w:t>
      </w:r>
      <w:r w:rsidRPr="00AF7B33">
        <w:rPr>
          <w:rFonts w:ascii="Times New Roman" w:eastAsia="Times New Roman" w:hAnsi="Times New Roman" w:cs="Times New Roman"/>
          <w:i/>
          <w:sz w:val="24"/>
          <w:szCs w:val="24"/>
        </w:rPr>
        <w:t>Proceedings of the IEEE, 86</w:t>
      </w:r>
      <w:r w:rsidRPr="00AF7B33">
        <w:rPr>
          <w:rFonts w:ascii="Times New Roman" w:eastAsia="Times New Roman" w:hAnsi="Times New Roman" w:cs="Times New Roman"/>
          <w:sz w:val="24"/>
          <w:szCs w:val="24"/>
        </w:rPr>
        <w:t xml:space="preserve">(11), 2278-2324. </w:t>
      </w:r>
    </w:p>
    <w:p w14:paraId="3735AAF4" w14:textId="6D6358B3" w:rsidR="00C00E89" w:rsidRDefault="00C00E89" w:rsidP="001A3FA2">
      <w:pPr>
        <w:spacing w:line="480" w:lineRule="auto"/>
        <w:ind w:left="720" w:hanging="720"/>
        <w:rPr>
          <w:rFonts w:ascii="Times New Roman" w:eastAsia="Times New Roman" w:hAnsi="Times New Roman" w:cs="Times New Roman"/>
          <w:sz w:val="24"/>
          <w:szCs w:val="24"/>
        </w:rPr>
      </w:pPr>
      <w:r w:rsidRPr="00C00E89">
        <w:rPr>
          <w:rFonts w:ascii="Times New Roman" w:eastAsia="Times New Roman" w:hAnsi="Times New Roman" w:cs="Times New Roman"/>
          <w:sz w:val="24"/>
          <w:szCs w:val="24"/>
        </w:rPr>
        <w:t xml:space="preserve">LeCun, Y., Bengio, Y., &amp; Hinton, G. (2015). Deep learning. </w:t>
      </w:r>
      <w:r w:rsidRPr="00C00E89">
        <w:rPr>
          <w:rFonts w:ascii="Times New Roman" w:eastAsia="Times New Roman" w:hAnsi="Times New Roman" w:cs="Times New Roman"/>
          <w:i/>
          <w:sz w:val="24"/>
          <w:szCs w:val="24"/>
        </w:rPr>
        <w:t>nature</w:t>
      </w:r>
      <w:r w:rsidRPr="00C00E89">
        <w:rPr>
          <w:rFonts w:ascii="Times New Roman" w:eastAsia="Times New Roman" w:hAnsi="Times New Roman" w:cs="Times New Roman"/>
          <w:sz w:val="24"/>
          <w:szCs w:val="24"/>
        </w:rPr>
        <w:t xml:space="preserve">, 521(7553), 436. </w:t>
      </w:r>
    </w:p>
    <w:p w14:paraId="2C28EEEB" w14:textId="77777777" w:rsidR="00916461" w:rsidRDefault="005C3B29" w:rsidP="001A3FA2">
      <w:pPr>
        <w:spacing w:line="480" w:lineRule="auto"/>
        <w:ind w:left="720" w:hanging="720"/>
        <w:rPr>
          <w:rFonts w:ascii="Times New Roman" w:eastAsia="Times New Roman" w:hAnsi="Times New Roman" w:cs="Times New Roman"/>
          <w:sz w:val="24"/>
          <w:szCs w:val="24"/>
        </w:rPr>
      </w:pPr>
      <w:r w:rsidRPr="005C3B29">
        <w:rPr>
          <w:rFonts w:ascii="Times New Roman" w:eastAsia="Times New Roman" w:hAnsi="Times New Roman" w:cs="Times New Roman"/>
          <w:sz w:val="24"/>
          <w:szCs w:val="24"/>
        </w:rPr>
        <w:t xml:space="preserve">Loh, C. S., &amp; Sheng, Y. (2015). Measuring expert performance for serious games analytics: From data to insights. In </w:t>
      </w:r>
      <w:r w:rsidRPr="00916461">
        <w:rPr>
          <w:rFonts w:ascii="Times New Roman" w:eastAsia="Times New Roman" w:hAnsi="Times New Roman" w:cs="Times New Roman"/>
          <w:i/>
          <w:sz w:val="24"/>
          <w:szCs w:val="24"/>
        </w:rPr>
        <w:t>Serious Games Analytics</w:t>
      </w:r>
      <w:r w:rsidRPr="005C3B29">
        <w:rPr>
          <w:rFonts w:ascii="Times New Roman" w:eastAsia="Times New Roman" w:hAnsi="Times New Roman" w:cs="Times New Roman"/>
          <w:sz w:val="24"/>
          <w:szCs w:val="24"/>
        </w:rPr>
        <w:t xml:space="preserve"> (pp. 101-134). Springer, Cham. </w:t>
      </w:r>
    </w:p>
    <w:p w14:paraId="32D125A3" w14:textId="4C8129EF" w:rsidR="00B544CF" w:rsidRDefault="25C4CA79"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Mills, C., Bosch, N., Graesser, A., &amp; D’Mello, S. (2014, June). To quit or not to quit: predicting future behavioral disengagement from reading patterns. In </w:t>
      </w:r>
      <w:r w:rsidRPr="25C4CA79">
        <w:rPr>
          <w:rFonts w:ascii="Times New Roman" w:eastAsia="Times New Roman" w:hAnsi="Times New Roman" w:cs="Times New Roman"/>
          <w:i/>
          <w:iCs/>
          <w:sz w:val="24"/>
          <w:szCs w:val="24"/>
        </w:rPr>
        <w:t>International Conference on Intelligent Tutoring Systems</w:t>
      </w:r>
      <w:r w:rsidRPr="25C4CA79">
        <w:rPr>
          <w:rFonts w:ascii="Times New Roman" w:eastAsia="Times New Roman" w:hAnsi="Times New Roman" w:cs="Times New Roman"/>
          <w:sz w:val="24"/>
          <w:szCs w:val="24"/>
        </w:rPr>
        <w:t xml:space="preserve"> (pp. 19–28). Springer, Cham.</w:t>
      </w:r>
    </w:p>
    <w:p w14:paraId="1232A565" w14:textId="62479541" w:rsidR="00EF1CC8" w:rsidRDefault="00EF1CC8" w:rsidP="00EF1CC8">
      <w:pPr>
        <w:spacing w:line="480" w:lineRule="auto"/>
        <w:ind w:left="720" w:hanging="720"/>
        <w:rPr>
          <w:rFonts w:ascii="Times New Roman" w:eastAsia="Times New Roman" w:hAnsi="Times New Roman" w:cs="Times New Roman"/>
          <w:sz w:val="24"/>
          <w:szCs w:val="24"/>
        </w:rPr>
      </w:pPr>
      <w:r w:rsidRPr="00EF1CC8">
        <w:rPr>
          <w:rFonts w:ascii="Times New Roman" w:eastAsia="Times New Roman" w:hAnsi="Times New Roman" w:cs="Times New Roman"/>
          <w:sz w:val="24"/>
          <w:szCs w:val="24"/>
        </w:rPr>
        <w:lastRenderedPageBreak/>
        <w:t>Min, W., Wiggins, J., Pezzullo, L., Vail, A., Boyer, K. E., Mott, B., Frankosky, M.,</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Wiebe, E., &amp; Lester, J. (2016). Predicting dialogue acts for intelligent virtual</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agents with multimodal student interaction data. In T. Barnes, M. Chi, &amp; M. Fe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 xml:space="preserve">(Eds.), </w:t>
      </w:r>
      <w:r w:rsidRPr="00EF1CC8">
        <w:rPr>
          <w:rFonts w:ascii="Times New Roman" w:eastAsia="Times New Roman" w:hAnsi="Times New Roman" w:cs="Times New Roman"/>
          <w:i/>
          <w:sz w:val="24"/>
          <w:szCs w:val="24"/>
        </w:rPr>
        <w:t>Proceedings of the 9th international conference on educational data mini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Raleigh, NC: International Educational Data Mining Society.</w:t>
      </w:r>
    </w:p>
    <w:p w14:paraId="5A4DB2E1" w14:textId="4B692C68" w:rsidR="003210BD"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Muratov, E., Lewis, M., Fourches, D., Tropsha, A., &amp; Cox, W. C. (2017). Computer-assisted decision support for student admissions based on their predicted academic performance. </w:t>
      </w:r>
      <w:r w:rsidRPr="25C4CA79">
        <w:rPr>
          <w:rFonts w:ascii="Times New Roman" w:eastAsia="Times New Roman" w:hAnsi="Times New Roman" w:cs="Times New Roman"/>
          <w:i/>
          <w:iCs/>
          <w:sz w:val="24"/>
          <w:szCs w:val="24"/>
        </w:rPr>
        <w:t>American journal of pharmaceutical education</w:t>
      </w:r>
      <w:r w:rsidRPr="25C4CA79">
        <w:rPr>
          <w:rFonts w:ascii="Times New Roman" w:eastAsia="Times New Roman" w:hAnsi="Times New Roman" w:cs="Times New Roman"/>
          <w:sz w:val="24"/>
          <w:szCs w:val="24"/>
        </w:rPr>
        <w:t>, 81(3), 46.</w:t>
      </w:r>
    </w:p>
    <w:p w14:paraId="2D6D620D" w14:textId="77777777" w:rsidR="00262524"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Paquette, L., Rowe, J., Baker, R., Mott, B., Lester, J., DeFalco, J., ... &amp; Georgoulas, V. (2016). Sensor-Free or Sensor-Full: A Comparison of Data Modalities in Multi-Channel Affect Detection. </w:t>
      </w:r>
      <w:r w:rsidRPr="25C4CA79">
        <w:rPr>
          <w:rFonts w:ascii="Times New Roman" w:eastAsia="Times New Roman" w:hAnsi="Times New Roman" w:cs="Times New Roman"/>
          <w:i/>
          <w:iCs/>
          <w:sz w:val="24"/>
          <w:szCs w:val="24"/>
        </w:rPr>
        <w:t>International Educational Data Mining Society.</w:t>
      </w:r>
      <w:r w:rsidRPr="25C4CA79">
        <w:rPr>
          <w:rFonts w:ascii="Times New Roman" w:eastAsia="Times New Roman" w:hAnsi="Times New Roman" w:cs="Times New Roman"/>
          <w:sz w:val="24"/>
          <w:szCs w:val="24"/>
        </w:rPr>
        <w:t xml:space="preserve"> </w:t>
      </w:r>
    </w:p>
    <w:p w14:paraId="4EBAFE14" w14:textId="77777777" w:rsidR="006501A8" w:rsidRPr="00106043" w:rsidRDefault="006501A8" w:rsidP="006501A8">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33">
        <w:r w:rsidRPr="25C4CA79">
          <w:rPr>
            <w:rFonts w:ascii="Times New Roman" w:eastAsia="Times New Roman" w:hAnsi="Times New Roman" w:cs="Times New Roman"/>
            <w:sz w:val="24"/>
            <w:szCs w:val="24"/>
            <w:highlight w:val="white"/>
          </w:rPr>
          <w:t>https://doi.org/10.1007/s10758-017-9318-z</w:t>
        </w:r>
      </w:hyperlink>
    </w:p>
    <w:p w14:paraId="4D094EB7" w14:textId="77777777" w:rsidR="00CF2BFE" w:rsidRPr="00CF2BFE" w:rsidRDefault="25C4CA79" w:rsidP="008B0EF3">
      <w:pPr>
        <w:spacing w:line="480" w:lineRule="auto"/>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Seidel, E., &amp; Kutieleh, S. (2017). Using predictive analytics to target and improve first year student attrition. </w:t>
      </w:r>
      <w:r w:rsidRPr="25C4CA79">
        <w:rPr>
          <w:rFonts w:ascii="Times New Roman" w:eastAsia="Times New Roman" w:hAnsi="Times New Roman" w:cs="Times New Roman"/>
          <w:i/>
          <w:iCs/>
          <w:sz w:val="24"/>
          <w:szCs w:val="24"/>
        </w:rPr>
        <w:t>Australian Journal of Education</w:t>
      </w:r>
      <w:r w:rsidRPr="25C4CA79">
        <w:rPr>
          <w:rFonts w:ascii="Times New Roman" w:eastAsia="Times New Roman" w:hAnsi="Times New Roman" w:cs="Times New Roman"/>
          <w:sz w:val="24"/>
          <w:szCs w:val="24"/>
        </w:rPr>
        <w:t>, 61(2), 200–218.</w:t>
      </w:r>
    </w:p>
    <w:p w14:paraId="3FF42004" w14:textId="77777777" w:rsidR="00A8693C" w:rsidRDefault="00A8693C" w:rsidP="00A8693C">
      <w:pPr>
        <w:spacing w:line="480" w:lineRule="auto"/>
        <w:ind w:left="720" w:hanging="720"/>
        <w:rPr>
          <w:rFonts w:ascii="Times New Roman" w:eastAsia="Times New Roman" w:hAnsi="Times New Roman" w:cs="Times New Roman"/>
          <w:sz w:val="24"/>
          <w:szCs w:val="24"/>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w:t>
      </w:r>
      <w:r w:rsidRPr="00630D9F">
        <w:rPr>
          <w:rFonts w:ascii="Times New Roman" w:eastAsia="Times New Roman" w:hAnsi="Times New Roman" w:cs="Times New Roman"/>
          <w:i/>
          <w:sz w:val="24"/>
          <w:szCs w:val="24"/>
          <w:highlight w:val="white"/>
        </w:rPr>
        <w:t>EDUCAUSE Review</w:t>
      </w:r>
      <w:r w:rsidRPr="30CB7C89">
        <w:rPr>
          <w:rFonts w:ascii="Times New Roman" w:eastAsia="Times New Roman" w:hAnsi="Times New Roman" w:cs="Times New Roman"/>
          <w:sz w:val="24"/>
          <w:szCs w:val="24"/>
          <w:highlight w:val="white"/>
        </w:rPr>
        <w:t xml:space="preserve">,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xml:space="preserve">, 30–32. </w:t>
      </w:r>
      <w:hyperlink r:id="rId34" w:history="1">
        <w:r w:rsidRPr="00C25BC9">
          <w:rPr>
            <w:rStyle w:val="af1"/>
            <w:rFonts w:ascii="Times New Roman" w:eastAsia="Times New Roman" w:hAnsi="Times New Roman" w:cs="Times New Roman"/>
            <w:sz w:val="24"/>
            <w:szCs w:val="24"/>
            <w:highlight w:val="white"/>
          </w:rPr>
          <w:t>https://doi.org/10.1145/2330601.2330605</w:t>
        </w:r>
      </w:hyperlink>
    </w:p>
    <w:p w14:paraId="692D726D" w14:textId="77777777" w:rsidR="001A3FA2" w:rsidRPr="00106043" w:rsidRDefault="001A3FA2" w:rsidP="001A3FA2">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2ED8A39F" w14:textId="114E20E3" w:rsidR="00CF2BFE" w:rsidRPr="001A3FA2" w:rsidRDefault="00CF2BFE" w:rsidP="00144FFB">
      <w:pPr>
        <w:spacing w:line="480" w:lineRule="auto"/>
        <w:ind w:left="720" w:hanging="720"/>
        <w:rPr>
          <w:rFonts w:ascii="Times New Roman" w:eastAsia="Times New Roman" w:hAnsi="Times New Roman" w:cs="Times New Roman"/>
          <w:sz w:val="24"/>
          <w:szCs w:val="24"/>
          <w:highlight w:val="white"/>
        </w:rPr>
      </w:pPr>
    </w:p>
    <w:p w14:paraId="7D504BF3" w14:textId="75E7EA43" w:rsidR="006501A8" w:rsidRPr="00106043" w:rsidRDefault="006501A8" w:rsidP="00144FFB">
      <w:pPr>
        <w:spacing w:line="480" w:lineRule="auto"/>
        <w:ind w:left="720" w:hanging="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 xml:space="preserve">Count; </w:t>
      </w:r>
      <w:r w:rsidR="00AB167B">
        <w:rPr>
          <w:rFonts w:ascii="Times New Roman" w:eastAsia="Times New Roman" w:hAnsi="Times New Roman" w:cs="Times New Roman"/>
          <w:sz w:val="24"/>
          <w:szCs w:val="24"/>
          <w:highlight w:val="white"/>
        </w:rPr>
        <w:t>1</w:t>
      </w:r>
      <w:r w:rsidR="00466692">
        <w:rPr>
          <w:rFonts w:ascii="Times New Roman" w:eastAsia="Times New Roman" w:hAnsi="Times New Roman" w:cs="Times New Roman"/>
          <w:sz w:val="24"/>
          <w:szCs w:val="24"/>
          <w:highlight w:val="white"/>
        </w:rPr>
        <w:t>7</w:t>
      </w:r>
    </w:p>
    <w:sectPr w:rsidR="006501A8" w:rsidRPr="00106043" w:rsidSect="0086319B">
      <w:footerReference w:type="default" r:id="rId35"/>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56411B" w14:textId="77777777" w:rsidR="00126F67" w:rsidRDefault="00126F67">
      <w:pPr>
        <w:spacing w:line="240" w:lineRule="auto"/>
      </w:pPr>
      <w:r>
        <w:separator/>
      </w:r>
    </w:p>
  </w:endnote>
  <w:endnote w:type="continuationSeparator" w:id="0">
    <w:p w14:paraId="7CF8314B" w14:textId="77777777" w:rsidR="00126F67" w:rsidRDefault="00126F67">
      <w:pPr>
        <w:spacing w:line="240" w:lineRule="auto"/>
      </w:pPr>
      <w:r>
        <w:continuationSeparator/>
      </w:r>
    </w:p>
  </w:endnote>
  <w:endnote w:type="continuationNotice" w:id="1">
    <w:p w14:paraId="73878C3B" w14:textId="77777777" w:rsidR="00126F67" w:rsidRDefault="00126F6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 New Roman,Times">
    <w:altName w:val="Times New Roman"/>
    <w:panose1 w:val="00000000000000000000"/>
    <w:charset w:val="00"/>
    <w:family w:val="roman"/>
    <w:notTrueType/>
    <w:pitch w:val="default"/>
  </w:font>
  <w:font w:name="Times New Roman,맑은 고딕">
    <w:altName w:val="바탕"/>
    <w:panose1 w:val="00000000000000000000"/>
    <w:charset w:val="81"/>
    <w:family w:val="roman"/>
    <w:notTrueType/>
    <w:pitch w:val="default"/>
  </w:font>
  <w:font w:name="맑은 고딕">
    <w:panose1 w:val="020B0503020000020004"/>
    <w:charset w:val="81"/>
    <w:family w:val="modern"/>
    <w:pitch w:val="variable"/>
    <w:sig w:usb0="9000002F" w:usb1="29D77CFB" w:usb2="00000012" w:usb3="00000000" w:csb0="00080001" w:csb1="00000000"/>
  </w:font>
  <w:font w:name="Times New Roman,宋体">
    <w:altName w:val="바탕"/>
    <w:panose1 w:val="00000000000000000000"/>
    <w:charset w:val="81"/>
    <w:family w:val="roman"/>
    <w:notTrueType/>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FC95D" w14:textId="0F172753" w:rsidR="00F52ACB" w:rsidRPr="002E6020" w:rsidRDefault="00F52ACB">
    <w:pPr>
      <w:jc w:val="right"/>
      <w:rPr>
        <w:rFonts w:ascii="Times New Roman" w:hAnsi="Times New Roman" w:cs="Times New Roman"/>
      </w:rPr>
    </w:pPr>
    <w:r w:rsidRPr="002E6020">
      <w:rPr>
        <w:rFonts w:ascii="Times New Roman" w:hAnsi="Times New Roman" w:cs="Times New Roman"/>
      </w:rPr>
      <w:fldChar w:fldCharType="begin"/>
    </w:r>
    <w:r w:rsidRPr="002E6020">
      <w:rPr>
        <w:rFonts w:ascii="Times New Roman" w:hAnsi="Times New Roman" w:cs="Times New Roman"/>
      </w:rPr>
      <w:instrText>PAGE</w:instrText>
    </w:r>
    <w:r w:rsidRPr="002E6020">
      <w:rPr>
        <w:rFonts w:ascii="Times New Roman" w:hAnsi="Times New Roman" w:cs="Times New Roman"/>
      </w:rPr>
      <w:fldChar w:fldCharType="separate"/>
    </w:r>
    <w:r w:rsidR="001E3367">
      <w:rPr>
        <w:rFonts w:ascii="Times New Roman" w:hAnsi="Times New Roman" w:cs="Times New Roman"/>
        <w:noProof/>
      </w:rPr>
      <w:t>6</w:t>
    </w:r>
    <w:r w:rsidRPr="002E6020">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2FBD2B" w14:textId="77777777" w:rsidR="00126F67" w:rsidRDefault="00126F67">
      <w:pPr>
        <w:spacing w:line="240" w:lineRule="auto"/>
      </w:pPr>
      <w:r>
        <w:separator/>
      </w:r>
    </w:p>
  </w:footnote>
  <w:footnote w:type="continuationSeparator" w:id="0">
    <w:p w14:paraId="2EA9E534" w14:textId="77777777" w:rsidR="00126F67" w:rsidRDefault="00126F67">
      <w:pPr>
        <w:spacing w:line="240" w:lineRule="auto"/>
      </w:pPr>
      <w:r>
        <w:continuationSeparator/>
      </w:r>
    </w:p>
  </w:footnote>
  <w:footnote w:type="continuationNotice" w:id="1">
    <w:p w14:paraId="6CBB8C85" w14:textId="77777777" w:rsidR="00126F67" w:rsidRDefault="00126F67">
      <w:pPr>
        <w:spacing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DQ1srQ0MTAAMpV0lIJTi4sz8/NACgxNagF+vQLgLQAAAA=="/>
  </w:docVars>
  <w:rsids>
    <w:rsidRoot w:val="00E123C5"/>
    <w:rsid w:val="000171B1"/>
    <w:rsid w:val="000174F0"/>
    <w:rsid w:val="00017CBD"/>
    <w:rsid w:val="00022810"/>
    <w:rsid w:val="0002387D"/>
    <w:rsid w:val="0002531E"/>
    <w:rsid w:val="000256E6"/>
    <w:rsid w:val="00027EFE"/>
    <w:rsid w:val="00031874"/>
    <w:rsid w:val="00032458"/>
    <w:rsid w:val="000329D7"/>
    <w:rsid w:val="00032C4C"/>
    <w:rsid w:val="00032EF7"/>
    <w:rsid w:val="00032FF5"/>
    <w:rsid w:val="00037662"/>
    <w:rsid w:val="00041E72"/>
    <w:rsid w:val="00041F91"/>
    <w:rsid w:val="00052B97"/>
    <w:rsid w:val="00055C96"/>
    <w:rsid w:val="00057991"/>
    <w:rsid w:val="00061D51"/>
    <w:rsid w:val="00062C1B"/>
    <w:rsid w:val="00064ACB"/>
    <w:rsid w:val="000701D5"/>
    <w:rsid w:val="00082129"/>
    <w:rsid w:val="00082A27"/>
    <w:rsid w:val="00082A6D"/>
    <w:rsid w:val="00083DCB"/>
    <w:rsid w:val="00086482"/>
    <w:rsid w:val="0008665D"/>
    <w:rsid w:val="00087FE8"/>
    <w:rsid w:val="000944C5"/>
    <w:rsid w:val="000A0385"/>
    <w:rsid w:val="000A705C"/>
    <w:rsid w:val="000A788F"/>
    <w:rsid w:val="000B5991"/>
    <w:rsid w:val="000B7FF8"/>
    <w:rsid w:val="000C0938"/>
    <w:rsid w:val="000C3181"/>
    <w:rsid w:val="000C356F"/>
    <w:rsid w:val="000D4980"/>
    <w:rsid w:val="000F7A72"/>
    <w:rsid w:val="00106043"/>
    <w:rsid w:val="001160D0"/>
    <w:rsid w:val="00116214"/>
    <w:rsid w:val="001223D2"/>
    <w:rsid w:val="001265DE"/>
    <w:rsid w:val="00126F67"/>
    <w:rsid w:val="0012718E"/>
    <w:rsid w:val="00132D66"/>
    <w:rsid w:val="00142C14"/>
    <w:rsid w:val="00144802"/>
    <w:rsid w:val="00144FFB"/>
    <w:rsid w:val="00155BE4"/>
    <w:rsid w:val="00164AE1"/>
    <w:rsid w:val="001754C9"/>
    <w:rsid w:val="001869EF"/>
    <w:rsid w:val="001A3FA2"/>
    <w:rsid w:val="001A5704"/>
    <w:rsid w:val="001B35BD"/>
    <w:rsid w:val="001B48A4"/>
    <w:rsid w:val="001C0849"/>
    <w:rsid w:val="001C12D8"/>
    <w:rsid w:val="001C1498"/>
    <w:rsid w:val="001C1C28"/>
    <w:rsid w:val="001C5CA5"/>
    <w:rsid w:val="001D4ABE"/>
    <w:rsid w:val="001E0BA5"/>
    <w:rsid w:val="001E3367"/>
    <w:rsid w:val="001E52BB"/>
    <w:rsid w:val="001E5E49"/>
    <w:rsid w:val="001F28AD"/>
    <w:rsid w:val="001F2F1E"/>
    <w:rsid w:val="00205202"/>
    <w:rsid w:val="002127DE"/>
    <w:rsid w:val="00236C0C"/>
    <w:rsid w:val="00242432"/>
    <w:rsid w:val="002424D1"/>
    <w:rsid w:val="002428E8"/>
    <w:rsid w:val="00243CA2"/>
    <w:rsid w:val="00262524"/>
    <w:rsid w:val="00263580"/>
    <w:rsid w:val="00267782"/>
    <w:rsid w:val="002746DF"/>
    <w:rsid w:val="0027594C"/>
    <w:rsid w:val="00283004"/>
    <w:rsid w:val="00284972"/>
    <w:rsid w:val="00287DFC"/>
    <w:rsid w:val="002945A2"/>
    <w:rsid w:val="00297549"/>
    <w:rsid w:val="002A00CC"/>
    <w:rsid w:val="002A2A3B"/>
    <w:rsid w:val="002A3BE7"/>
    <w:rsid w:val="002B30D7"/>
    <w:rsid w:val="002B412E"/>
    <w:rsid w:val="002C7BAA"/>
    <w:rsid w:val="002D05DA"/>
    <w:rsid w:val="002D0917"/>
    <w:rsid w:val="002D1ABB"/>
    <w:rsid w:val="002D6A42"/>
    <w:rsid w:val="002D7C0B"/>
    <w:rsid w:val="002E1EA3"/>
    <w:rsid w:val="002E6020"/>
    <w:rsid w:val="002E7115"/>
    <w:rsid w:val="002F4EAB"/>
    <w:rsid w:val="003025C6"/>
    <w:rsid w:val="00302ADE"/>
    <w:rsid w:val="00311200"/>
    <w:rsid w:val="003160A7"/>
    <w:rsid w:val="003210BD"/>
    <w:rsid w:val="00321A74"/>
    <w:rsid w:val="00321E1C"/>
    <w:rsid w:val="0032315E"/>
    <w:rsid w:val="0032410A"/>
    <w:rsid w:val="0033156E"/>
    <w:rsid w:val="00336E51"/>
    <w:rsid w:val="00337853"/>
    <w:rsid w:val="00340983"/>
    <w:rsid w:val="003412E0"/>
    <w:rsid w:val="003638D6"/>
    <w:rsid w:val="003741D4"/>
    <w:rsid w:val="00384D17"/>
    <w:rsid w:val="00385668"/>
    <w:rsid w:val="003911B1"/>
    <w:rsid w:val="003947BD"/>
    <w:rsid w:val="003959D8"/>
    <w:rsid w:val="003A2155"/>
    <w:rsid w:val="003A5B36"/>
    <w:rsid w:val="003A73A7"/>
    <w:rsid w:val="003B1ADC"/>
    <w:rsid w:val="003B2D31"/>
    <w:rsid w:val="003C4778"/>
    <w:rsid w:val="003C7AC7"/>
    <w:rsid w:val="003D2232"/>
    <w:rsid w:val="003D7FC8"/>
    <w:rsid w:val="003E03DB"/>
    <w:rsid w:val="003E7D8E"/>
    <w:rsid w:val="003F17B6"/>
    <w:rsid w:val="003F283E"/>
    <w:rsid w:val="003F296A"/>
    <w:rsid w:val="00402F7C"/>
    <w:rsid w:val="004238D2"/>
    <w:rsid w:val="00425456"/>
    <w:rsid w:val="0043283A"/>
    <w:rsid w:val="00432E87"/>
    <w:rsid w:val="004354FC"/>
    <w:rsid w:val="00435EA6"/>
    <w:rsid w:val="00437131"/>
    <w:rsid w:val="004577E6"/>
    <w:rsid w:val="00466692"/>
    <w:rsid w:val="00473A75"/>
    <w:rsid w:val="00474417"/>
    <w:rsid w:val="0047561F"/>
    <w:rsid w:val="00483BB7"/>
    <w:rsid w:val="00483C5E"/>
    <w:rsid w:val="0048614B"/>
    <w:rsid w:val="00493F73"/>
    <w:rsid w:val="00495532"/>
    <w:rsid w:val="004A486B"/>
    <w:rsid w:val="004A695F"/>
    <w:rsid w:val="004B4276"/>
    <w:rsid w:val="004B7FC6"/>
    <w:rsid w:val="004C5EB0"/>
    <w:rsid w:val="004C764A"/>
    <w:rsid w:val="004D1F1B"/>
    <w:rsid w:val="004D4C70"/>
    <w:rsid w:val="004D66A4"/>
    <w:rsid w:val="004E1E53"/>
    <w:rsid w:val="004F0E4F"/>
    <w:rsid w:val="004F3A49"/>
    <w:rsid w:val="004F6649"/>
    <w:rsid w:val="00501F18"/>
    <w:rsid w:val="005047DD"/>
    <w:rsid w:val="00505ED0"/>
    <w:rsid w:val="00510ABC"/>
    <w:rsid w:val="00535E4C"/>
    <w:rsid w:val="005428A1"/>
    <w:rsid w:val="00544974"/>
    <w:rsid w:val="00547820"/>
    <w:rsid w:val="005479D5"/>
    <w:rsid w:val="00552CA8"/>
    <w:rsid w:val="00555273"/>
    <w:rsid w:val="00566ED3"/>
    <w:rsid w:val="00570BB6"/>
    <w:rsid w:val="00582FC5"/>
    <w:rsid w:val="00585162"/>
    <w:rsid w:val="005857E8"/>
    <w:rsid w:val="005869AC"/>
    <w:rsid w:val="00590198"/>
    <w:rsid w:val="005A0B52"/>
    <w:rsid w:val="005A3C1B"/>
    <w:rsid w:val="005B1F1A"/>
    <w:rsid w:val="005B7EEF"/>
    <w:rsid w:val="005C3B29"/>
    <w:rsid w:val="005D073A"/>
    <w:rsid w:val="005D47CE"/>
    <w:rsid w:val="005E35B3"/>
    <w:rsid w:val="005E4A6B"/>
    <w:rsid w:val="005F20CE"/>
    <w:rsid w:val="005F4034"/>
    <w:rsid w:val="005F5A1C"/>
    <w:rsid w:val="00600B52"/>
    <w:rsid w:val="006014D4"/>
    <w:rsid w:val="00617A59"/>
    <w:rsid w:val="00621BAC"/>
    <w:rsid w:val="00623A0E"/>
    <w:rsid w:val="00627205"/>
    <w:rsid w:val="00630D9F"/>
    <w:rsid w:val="006327E9"/>
    <w:rsid w:val="00635276"/>
    <w:rsid w:val="006356DF"/>
    <w:rsid w:val="00637B7B"/>
    <w:rsid w:val="00645D71"/>
    <w:rsid w:val="006460D7"/>
    <w:rsid w:val="006501A8"/>
    <w:rsid w:val="00650CB1"/>
    <w:rsid w:val="006514FF"/>
    <w:rsid w:val="0065595E"/>
    <w:rsid w:val="00656097"/>
    <w:rsid w:val="00656A54"/>
    <w:rsid w:val="00656B2B"/>
    <w:rsid w:val="00657D30"/>
    <w:rsid w:val="00661C21"/>
    <w:rsid w:val="0066382A"/>
    <w:rsid w:val="006648DB"/>
    <w:rsid w:val="00671D43"/>
    <w:rsid w:val="00673C0D"/>
    <w:rsid w:val="00686CAA"/>
    <w:rsid w:val="00687067"/>
    <w:rsid w:val="00690736"/>
    <w:rsid w:val="006A2DF4"/>
    <w:rsid w:val="006A5692"/>
    <w:rsid w:val="006B6E7D"/>
    <w:rsid w:val="006B7AC4"/>
    <w:rsid w:val="006C2317"/>
    <w:rsid w:val="006C46BC"/>
    <w:rsid w:val="006C4A02"/>
    <w:rsid w:val="006D6FAE"/>
    <w:rsid w:val="006E0CB0"/>
    <w:rsid w:val="006E101A"/>
    <w:rsid w:val="006E3F70"/>
    <w:rsid w:val="006F106C"/>
    <w:rsid w:val="006F21A0"/>
    <w:rsid w:val="006F69BB"/>
    <w:rsid w:val="0070084B"/>
    <w:rsid w:val="00701973"/>
    <w:rsid w:val="00705DDD"/>
    <w:rsid w:val="00705E63"/>
    <w:rsid w:val="00707448"/>
    <w:rsid w:val="00712B03"/>
    <w:rsid w:val="00712B39"/>
    <w:rsid w:val="0071395C"/>
    <w:rsid w:val="00716003"/>
    <w:rsid w:val="00722FE3"/>
    <w:rsid w:val="0073744C"/>
    <w:rsid w:val="00741251"/>
    <w:rsid w:val="0074224B"/>
    <w:rsid w:val="00747921"/>
    <w:rsid w:val="00747D80"/>
    <w:rsid w:val="00753D3A"/>
    <w:rsid w:val="00771D35"/>
    <w:rsid w:val="007752DE"/>
    <w:rsid w:val="00776D7C"/>
    <w:rsid w:val="007852CD"/>
    <w:rsid w:val="007925E2"/>
    <w:rsid w:val="007935F7"/>
    <w:rsid w:val="0079456E"/>
    <w:rsid w:val="007C3B2F"/>
    <w:rsid w:val="007C52ED"/>
    <w:rsid w:val="007C6324"/>
    <w:rsid w:val="007D53C4"/>
    <w:rsid w:val="007E58C7"/>
    <w:rsid w:val="007E5C7E"/>
    <w:rsid w:val="007F2F3E"/>
    <w:rsid w:val="008012C5"/>
    <w:rsid w:val="00803523"/>
    <w:rsid w:val="00812ECC"/>
    <w:rsid w:val="00817014"/>
    <w:rsid w:val="00824F2B"/>
    <w:rsid w:val="00840165"/>
    <w:rsid w:val="00841DDA"/>
    <w:rsid w:val="0085153F"/>
    <w:rsid w:val="0086319B"/>
    <w:rsid w:val="0086343F"/>
    <w:rsid w:val="00863CDB"/>
    <w:rsid w:val="00864024"/>
    <w:rsid w:val="0089261F"/>
    <w:rsid w:val="008A6AB0"/>
    <w:rsid w:val="008B0EF3"/>
    <w:rsid w:val="008B3FA9"/>
    <w:rsid w:val="008B54EA"/>
    <w:rsid w:val="008B684E"/>
    <w:rsid w:val="008B79EF"/>
    <w:rsid w:val="008C11DC"/>
    <w:rsid w:val="008D4722"/>
    <w:rsid w:val="008E2770"/>
    <w:rsid w:val="008E399A"/>
    <w:rsid w:val="00900380"/>
    <w:rsid w:val="00905634"/>
    <w:rsid w:val="009058AC"/>
    <w:rsid w:val="00910CA0"/>
    <w:rsid w:val="00912115"/>
    <w:rsid w:val="00912324"/>
    <w:rsid w:val="009126ED"/>
    <w:rsid w:val="009158B5"/>
    <w:rsid w:val="00916461"/>
    <w:rsid w:val="0091674A"/>
    <w:rsid w:val="009224C4"/>
    <w:rsid w:val="00923C1F"/>
    <w:rsid w:val="009246A4"/>
    <w:rsid w:val="00931443"/>
    <w:rsid w:val="009317F1"/>
    <w:rsid w:val="00931B00"/>
    <w:rsid w:val="00932964"/>
    <w:rsid w:val="00940A49"/>
    <w:rsid w:val="00940F66"/>
    <w:rsid w:val="00943875"/>
    <w:rsid w:val="00947794"/>
    <w:rsid w:val="00957044"/>
    <w:rsid w:val="00960B0F"/>
    <w:rsid w:val="009612C9"/>
    <w:rsid w:val="00970055"/>
    <w:rsid w:val="00970989"/>
    <w:rsid w:val="00971DA7"/>
    <w:rsid w:val="00971FFC"/>
    <w:rsid w:val="009737E7"/>
    <w:rsid w:val="0097393F"/>
    <w:rsid w:val="0097513E"/>
    <w:rsid w:val="00976A4D"/>
    <w:rsid w:val="009778C7"/>
    <w:rsid w:val="00987872"/>
    <w:rsid w:val="00990B56"/>
    <w:rsid w:val="0099380C"/>
    <w:rsid w:val="00994CF2"/>
    <w:rsid w:val="009956A1"/>
    <w:rsid w:val="00997F1B"/>
    <w:rsid w:val="009A0969"/>
    <w:rsid w:val="009A5C26"/>
    <w:rsid w:val="009B0505"/>
    <w:rsid w:val="009B1856"/>
    <w:rsid w:val="009B4217"/>
    <w:rsid w:val="009B6C49"/>
    <w:rsid w:val="009B6DF6"/>
    <w:rsid w:val="009C44CC"/>
    <w:rsid w:val="009C7073"/>
    <w:rsid w:val="009D0095"/>
    <w:rsid w:val="009D27C7"/>
    <w:rsid w:val="009D4F5A"/>
    <w:rsid w:val="009E3788"/>
    <w:rsid w:val="009F009D"/>
    <w:rsid w:val="009F345E"/>
    <w:rsid w:val="00A0455E"/>
    <w:rsid w:val="00A04691"/>
    <w:rsid w:val="00A04F5E"/>
    <w:rsid w:val="00A153EB"/>
    <w:rsid w:val="00A174DD"/>
    <w:rsid w:val="00A17F80"/>
    <w:rsid w:val="00A307CA"/>
    <w:rsid w:val="00A30A21"/>
    <w:rsid w:val="00A30EDE"/>
    <w:rsid w:val="00A31553"/>
    <w:rsid w:val="00A35234"/>
    <w:rsid w:val="00A35E78"/>
    <w:rsid w:val="00A4240A"/>
    <w:rsid w:val="00A50BA5"/>
    <w:rsid w:val="00A513A2"/>
    <w:rsid w:val="00A6243A"/>
    <w:rsid w:val="00A656C0"/>
    <w:rsid w:val="00A66BFE"/>
    <w:rsid w:val="00A767E1"/>
    <w:rsid w:val="00A83C60"/>
    <w:rsid w:val="00A8406C"/>
    <w:rsid w:val="00A84A0E"/>
    <w:rsid w:val="00A8693C"/>
    <w:rsid w:val="00A86ACD"/>
    <w:rsid w:val="00A92C90"/>
    <w:rsid w:val="00A95359"/>
    <w:rsid w:val="00AA2E40"/>
    <w:rsid w:val="00AA6469"/>
    <w:rsid w:val="00AA6CA2"/>
    <w:rsid w:val="00AB167B"/>
    <w:rsid w:val="00AB6B19"/>
    <w:rsid w:val="00AB6CA0"/>
    <w:rsid w:val="00AC0C20"/>
    <w:rsid w:val="00AC71AA"/>
    <w:rsid w:val="00AE1DC7"/>
    <w:rsid w:val="00AE3CEC"/>
    <w:rsid w:val="00AE3E4B"/>
    <w:rsid w:val="00AE46EA"/>
    <w:rsid w:val="00AE5F49"/>
    <w:rsid w:val="00AF08C2"/>
    <w:rsid w:val="00AF7B33"/>
    <w:rsid w:val="00B13544"/>
    <w:rsid w:val="00B13666"/>
    <w:rsid w:val="00B1450D"/>
    <w:rsid w:val="00B17E26"/>
    <w:rsid w:val="00B25535"/>
    <w:rsid w:val="00B30FBC"/>
    <w:rsid w:val="00B344F7"/>
    <w:rsid w:val="00B412F5"/>
    <w:rsid w:val="00B41735"/>
    <w:rsid w:val="00B4413B"/>
    <w:rsid w:val="00B45FD6"/>
    <w:rsid w:val="00B50040"/>
    <w:rsid w:val="00B52E26"/>
    <w:rsid w:val="00B544CF"/>
    <w:rsid w:val="00B61B75"/>
    <w:rsid w:val="00B62994"/>
    <w:rsid w:val="00B70453"/>
    <w:rsid w:val="00B722A9"/>
    <w:rsid w:val="00B83EAF"/>
    <w:rsid w:val="00B84E80"/>
    <w:rsid w:val="00B9635A"/>
    <w:rsid w:val="00B970A5"/>
    <w:rsid w:val="00BA0687"/>
    <w:rsid w:val="00BA3BB3"/>
    <w:rsid w:val="00BA572A"/>
    <w:rsid w:val="00BB28D4"/>
    <w:rsid w:val="00BC1EDF"/>
    <w:rsid w:val="00BC21D2"/>
    <w:rsid w:val="00BC6DD5"/>
    <w:rsid w:val="00BC732B"/>
    <w:rsid w:val="00BD0C79"/>
    <w:rsid w:val="00BD5221"/>
    <w:rsid w:val="00BE0BBD"/>
    <w:rsid w:val="00BE10DA"/>
    <w:rsid w:val="00BE4A90"/>
    <w:rsid w:val="00BE545A"/>
    <w:rsid w:val="00BE7267"/>
    <w:rsid w:val="00BF6DB4"/>
    <w:rsid w:val="00C00E89"/>
    <w:rsid w:val="00C03F89"/>
    <w:rsid w:val="00C1523D"/>
    <w:rsid w:val="00C270D8"/>
    <w:rsid w:val="00C271FC"/>
    <w:rsid w:val="00C31902"/>
    <w:rsid w:val="00C32BA9"/>
    <w:rsid w:val="00C41E18"/>
    <w:rsid w:val="00C44E4B"/>
    <w:rsid w:val="00C46CF7"/>
    <w:rsid w:val="00C47BA5"/>
    <w:rsid w:val="00C578DB"/>
    <w:rsid w:val="00C60DE3"/>
    <w:rsid w:val="00C6530D"/>
    <w:rsid w:val="00C71D7B"/>
    <w:rsid w:val="00C72A27"/>
    <w:rsid w:val="00C80D3D"/>
    <w:rsid w:val="00C8286A"/>
    <w:rsid w:val="00C8305E"/>
    <w:rsid w:val="00C908FF"/>
    <w:rsid w:val="00C9588D"/>
    <w:rsid w:val="00C96508"/>
    <w:rsid w:val="00C9682F"/>
    <w:rsid w:val="00CA1908"/>
    <w:rsid w:val="00CA4CCB"/>
    <w:rsid w:val="00CA4D83"/>
    <w:rsid w:val="00CA6715"/>
    <w:rsid w:val="00CB298E"/>
    <w:rsid w:val="00CB395A"/>
    <w:rsid w:val="00CB3A1C"/>
    <w:rsid w:val="00CB5364"/>
    <w:rsid w:val="00CC6598"/>
    <w:rsid w:val="00CC7076"/>
    <w:rsid w:val="00CE2833"/>
    <w:rsid w:val="00CE7DDC"/>
    <w:rsid w:val="00CF2BFE"/>
    <w:rsid w:val="00CF5E91"/>
    <w:rsid w:val="00CF69F7"/>
    <w:rsid w:val="00CF740D"/>
    <w:rsid w:val="00D03EA9"/>
    <w:rsid w:val="00D2226D"/>
    <w:rsid w:val="00D3135B"/>
    <w:rsid w:val="00D37670"/>
    <w:rsid w:val="00D42900"/>
    <w:rsid w:val="00D44B94"/>
    <w:rsid w:val="00D52D05"/>
    <w:rsid w:val="00D5401C"/>
    <w:rsid w:val="00D55415"/>
    <w:rsid w:val="00D55736"/>
    <w:rsid w:val="00D75824"/>
    <w:rsid w:val="00D851E7"/>
    <w:rsid w:val="00D869B2"/>
    <w:rsid w:val="00D925E0"/>
    <w:rsid w:val="00DA11A1"/>
    <w:rsid w:val="00DA6D3B"/>
    <w:rsid w:val="00DA6F55"/>
    <w:rsid w:val="00DC239A"/>
    <w:rsid w:val="00DD1CC4"/>
    <w:rsid w:val="00DD3EBF"/>
    <w:rsid w:val="00DD623E"/>
    <w:rsid w:val="00DE52D4"/>
    <w:rsid w:val="00DF1645"/>
    <w:rsid w:val="00DF1AFE"/>
    <w:rsid w:val="00DF23C0"/>
    <w:rsid w:val="00E04953"/>
    <w:rsid w:val="00E060BC"/>
    <w:rsid w:val="00E11D00"/>
    <w:rsid w:val="00E123C5"/>
    <w:rsid w:val="00E14A87"/>
    <w:rsid w:val="00E338B5"/>
    <w:rsid w:val="00E3504A"/>
    <w:rsid w:val="00E35936"/>
    <w:rsid w:val="00E43267"/>
    <w:rsid w:val="00E51DC6"/>
    <w:rsid w:val="00E53AA4"/>
    <w:rsid w:val="00E54365"/>
    <w:rsid w:val="00E56991"/>
    <w:rsid w:val="00E65D5D"/>
    <w:rsid w:val="00E707CB"/>
    <w:rsid w:val="00E747D2"/>
    <w:rsid w:val="00E7682A"/>
    <w:rsid w:val="00E80249"/>
    <w:rsid w:val="00E85611"/>
    <w:rsid w:val="00E9555C"/>
    <w:rsid w:val="00EA2E35"/>
    <w:rsid w:val="00EA6BD6"/>
    <w:rsid w:val="00EB0E84"/>
    <w:rsid w:val="00EB417A"/>
    <w:rsid w:val="00EB665F"/>
    <w:rsid w:val="00EB7707"/>
    <w:rsid w:val="00EC63B3"/>
    <w:rsid w:val="00ED2DEF"/>
    <w:rsid w:val="00EE021C"/>
    <w:rsid w:val="00EE1F0F"/>
    <w:rsid w:val="00EE6316"/>
    <w:rsid w:val="00EF1CC8"/>
    <w:rsid w:val="00EF4E82"/>
    <w:rsid w:val="00EF710E"/>
    <w:rsid w:val="00F042F8"/>
    <w:rsid w:val="00F0488B"/>
    <w:rsid w:val="00F053C3"/>
    <w:rsid w:val="00F07B64"/>
    <w:rsid w:val="00F23E61"/>
    <w:rsid w:val="00F33945"/>
    <w:rsid w:val="00F36417"/>
    <w:rsid w:val="00F40F92"/>
    <w:rsid w:val="00F41EE7"/>
    <w:rsid w:val="00F43B6D"/>
    <w:rsid w:val="00F45CB0"/>
    <w:rsid w:val="00F52ACB"/>
    <w:rsid w:val="00F555B6"/>
    <w:rsid w:val="00F574FF"/>
    <w:rsid w:val="00F63764"/>
    <w:rsid w:val="00F63EA8"/>
    <w:rsid w:val="00F67C4A"/>
    <w:rsid w:val="00F7221D"/>
    <w:rsid w:val="00F76C63"/>
    <w:rsid w:val="00F85C7C"/>
    <w:rsid w:val="00F920FB"/>
    <w:rsid w:val="00F95B38"/>
    <w:rsid w:val="00F95E5F"/>
    <w:rsid w:val="00FA610C"/>
    <w:rsid w:val="00FB0590"/>
    <w:rsid w:val="00FB5455"/>
    <w:rsid w:val="00FB5BA3"/>
    <w:rsid w:val="00FB5EAA"/>
    <w:rsid w:val="00FC480B"/>
    <w:rsid w:val="00FD0509"/>
    <w:rsid w:val="00FE42E6"/>
    <w:rsid w:val="00FE6131"/>
    <w:rsid w:val="00FF050E"/>
    <w:rsid w:val="00FF2FC9"/>
    <w:rsid w:val="00FF43F8"/>
    <w:rsid w:val="00FF536F"/>
    <w:rsid w:val="25C4CA79"/>
    <w:rsid w:val="30CB7C89"/>
    <w:rsid w:val="47BBADF3"/>
    <w:rsid w:val="71612D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F917E1"/>
  <w15:docId w15:val="{964F0972-15DE-144E-8B0C-6D14012C0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SimSun"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style>
  <w:style w:type="paragraph" w:styleId="1">
    <w:name w:val="heading 1"/>
    <w:basedOn w:val="a"/>
    <w:next w:val="a"/>
    <w:pPr>
      <w:keepNext/>
      <w:keepLines/>
      <w:spacing w:before="400" w:after="120"/>
      <w:outlineLvl w:val="0"/>
    </w:pPr>
    <w:rPr>
      <w:sz w:val="40"/>
      <w:szCs w:val="40"/>
    </w:rPr>
  </w:style>
  <w:style w:type="paragraph" w:styleId="2">
    <w:name w:val="heading 2"/>
    <w:basedOn w:val="a"/>
    <w:next w:val="a"/>
    <w:pPr>
      <w:keepNext/>
      <w:keepLines/>
      <w:spacing w:before="360" w:after="120"/>
      <w:outlineLvl w:val="1"/>
    </w:pPr>
    <w:rPr>
      <w:sz w:val="32"/>
      <w:szCs w:val="32"/>
    </w:rPr>
  </w:style>
  <w:style w:type="paragraph" w:styleId="3">
    <w:name w:val="heading 3"/>
    <w:basedOn w:val="a"/>
    <w:next w:val="a"/>
    <w:pPr>
      <w:keepNext/>
      <w:keepLines/>
      <w:spacing w:before="320" w:after="80"/>
      <w:outlineLvl w:val="2"/>
    </w:pPr>
    <w:rPr>
      <w:color w:val="434343"/>
      <w:sz w:val="28"/>
      <w:szCs w:val="28"/>
    </w:rPr>
  </w:style>
  <w:style w:type="paragraph" w:styleId="4">
    <w:name w:val="heading 4"/>
    <w:basedOn w:val="a"/>
    <w:next w:val="a"/>
    <w:pPr>
      <w:keepNext/>
      <w:keepLines/>
      <w:spacing w:before="280" w:after="80"/>
      <w:outlineLvl w:val="3"/>
    </w:pPr>
    <w:rPr>
      <w:color w:val="666666"/>
      <w:sz w:val="24"/>
      <w:szCs w:val="24"/>
    </w:rPr>
  </w:style>
  <w:style w:type="paragraph" w:styleId="5">
    <w:name w:val="heading 5"/>
    <w:basedOn w:val="a"/>
    <w:next w:val="a"/>
    <w:pPr>
      <w:keepNext/>
      <w:keepLines/>
      <w:spacing w:before="240" w:after="80"/>
      <w:outlineLvl w:val="4"/>
    </w:pPr>
    <w:rPr>
      <w:color w:val="666666"/>
    </w:rPr>
  </w:style>
  <w:style w:type="paragraph" w:styleId="6">
    <w:name w:val="heading 6"/>
    <w:basedOn w:val="a"/>
    <w:next w:val="a"/>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keepLines/>
      <w:spacing w:after="60"/>
    </w:pPr>
    <w:rPr>
      <w:sz w:val="52"/>
      <w:szCs w:val="52"/>
    </w:rPr>
  </w:style>
  <w:style w:type="paragraph" w:styleId="a4">
    <w:name w:val="Subtitle"/>
    <w:basedOn w:val="a"/>
    <w:next w:val="a"/>
    <w:pPr>
      <w:keepNext/>
      <w:keepLines/>
      <w:spacing w:after="320"/>
    </w:pPr>
    <w:rPr>
      <w:color w:val="666666"/>
      <w:sz w:val="30"/>
      <w:szCs w:val="30"/>
    </w:rPr>
  </w:style>
  <w:style w:type="table" w:customStyle="1" w:styleId="a5">
    <w:basedOn w:val="a1"/>
    <w:tblPr>
      <w:tblStyleRowBandSize w:val="1"/>
      <w:tblStyleColBandSize w:val="1"/>
      <w:tblCellMar>
        <w:top w:w="100" w:type="dxa"/>
        <w:left w:w="100" w:type="dxa"/>
        <w:bottom w:w="100" w:type="dxa"/>
        <w:right w:w="100" w:type="dxa"/>
      </w:tblCellMar>
    </w:tblPr>
  </w:style>
  <w:style w:type="table" w:customStyle="1" w:styleId="a6">
    <w:basedOn w:val="a1"/>
    <w:tblPr>
      <w:tblStyleRowBandSize w:val="1"/>
      <w:tblStyleColBandSize w:val="1"/>
      <w:tblCellMar>
        <w:top w:w="100" w:type="dxa"/>
        <w:left w:w="100" w:type="dxa"/>
        <w:bottom w:w="100" w:type="dxa"/>
        <w:right w:w="100" w:type="dxa"/>
      </w:tblCellMar>
    </w:tblPr>
  </w:style>
  <w:style w:type="table" w:customStyle="1" w:styleId="a7">
    <w:basedOn w:val="a1"/>
    <w:tblPr>
      <w:tblStyleRowBandSize w:val="1"/>
      <w:tblStyleColBandSize w:val="1"/>
      <w:tblCellMar>
        <w:top w:w="100" w:type="dxa"/>
        <w:left w:w="100" w:type="dxa"/>
        <w:bottom w:w="100" w:type="dxa"/>
        <w:right w:w="100" w:type="dxa"/>
      </w:tblCellMar>
    </w:tblPr>
  </w:style>
  <w:style w:type="paragraph" w:styleId="a8">
    <w:name w:val="annotation text"/>
    <w:basedOn w:val="a"/>
    <w:link w:val="Char"/>
    <w:uiPriority w:val="99"/>
    <w:semiHidden/>
    <w:unhideWhenUsed/>
    <w:pPr>
      <w:spacing w:line="240" w:lineRule="auto"/>
    </w:pPr>
    <w:rPr>
      <w:sz w:val="20"/>
      <w:szCs w:val="20"/>
    </w:rPr>
  </w:style>
  <w:style w:type="character" w:customStyle="1" w:styleId="Char">
    <w:name w:val="메모 텍스트 Char"/>
    <w:basedOn w:val="a0"/>
    <w:link w:val="a8"/>
    <w:uiPriority w:val="99"/>
    <w:semiHidden/>
    <w:rPr>
      <w:sz w:val="20"/>
      <w:szCs w:val="20"/>
    </w:rPr>
  </w:style>
  <w:style w:type="character" w:styleId="a9">
    <w:name w:val="annotation reference"/>
    <w:basedOn w:val="a0"/>
    <w:uiPriority w:val="99"/>
    <w:semiHidden/>
    <w:unhideWhenUsed/>
    <w:rPr>
      <w:sz w:val="16"/>
      <w:szCs w:val="16"/>
    </w:rPr>
  </w:style>
  <w:style w:type="paragraph" w:styleId="aa">
    <w:name w:val="Balloon Text"/>
    <w:basedOn w:val="a"/>
    <w:link w:val="Char0"/>
    <w:uiPriority w:val="99"/>
    <w:semiHidden/>
    <w:unhideWhenUsed/>
    <w:rsid w:val="0086319B"/>
    <w:pPr>
      <w:spacing w:line="240" w:lineRule="auto"/>
    </w:pPr>
    <w:rPr>
      <w:rFonts w:ascii="Times New Roman" w:hAnsi="Times New Roman" w:cs="Times New Roman"/>
      <w:sz w:val="18"/>
      <w:szCs w:val="18"/>
    </w:rPr>
  </w:style>
  <w:style w:type="character" w:customStyle="1" w:styleId="Char0">
    <w:name w:val="풍선 도움말 텍스트 Char"/>
    <w:basedOn w:val="a0"/>
    <w:link w:val="aa"/>
    <w:uiPriority w:val="99"/>
    <w:semiHidden/>
    <w:rsid w:val="0086319B"/>
    <w:rPr>
      <w:rFonts w:ascii="Times New Roman" w:hAnsi="Times New Roman" w:cs="Times New Roman"/>
      <w:sz w:val="18"/>
      <w:szCs w:val="18"/>
    </w:rPr>
  </w:style>
  <w:style w:type="paragraph" w:styleId="ab">
    <w:name w:val="Normal (Web)"/>
    <w:basedOn w:val="a"/>
    <w:uiPriority w:val="99"/>
    <w:unhideWhenUsed/>
    <w:rsid w:val="0086319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US"/>
    </w:rPr>
  </w:style>
  <w:style w:type="paragraph" w:styleId="ac">
    <w:name w:val="annotation subject"/>
    <w:basedOn w:val="a8"/>
    <w:next w:val="a8"/>
    <w:link w:val="Char1"/>
    <w:uiPriority w:val="99"/>
    <w:semiHidden/>
    <w:unhideWhenUsed/>
    <w:rsid w:val="00437131"/>
    <w:rPr>
      <w:b/>
      <w:bCs/>
    </w:rPr>
  </w:style>
  <w:style w:type="character" w:customStyle="1" w:styleId="Char1">
    <w:name w:val="메모 주제 Char"/>
    <w:basedOn w:val="Char"/>
    <w:link w:val="ac"/>
    <w:uiPriority w:val="99"/>
    <w:semiHidden/>
    <w:rsid w:val="00437131"/>
    <w:rPr>
      <w:b/>
      <w:bCs/>
      <w:sz w:val="20"/>
      <w:szCs w:val="20"/>
    </w:rPr>
  </w:style>
  <w:style w:type="paragraph" w:styleId="ad">
    <w:name w:val="header"/>
    <w:basedOn w:val="a"/>
    <w:link w:val="Char2"/>
    <w:uiPriority w:val="99"/>
    <w:unhideWhenUsed/>
    <w:rsid w:val="002E6020"/>
    <w:pPr>
      <w:tabs>
        <w:tab w:val="center" w:pos="4680"/>
        <w:tab w:val="right" w:pos="9360"/>
      </w:tabs>
      <w:spacing w:line="240" w:lineRule="auto"/>
    </w:pPr>
  </w:style>
  <w:style w:type="character" w:customStyle="1" w:styleId="Char2">
    <w:name w:val="머리글 Char"/>
    <w:basedOn w:val="a0"/>
    <w:link w:val="ad"/>
    <w:uiPriority w:val="99"/>
    <w:rsid w:val="002E6020"/>
  </w:style>
  <w:style w:type="paragraph" w:styleId="ae">
    <w:name w:val="footer"/>
    <w:basedOn w:val="a"/>
    <w:link w:val="Char3"/>
    <w:uiPriority w:val="99"/>
    <w:unhideWhenUsed/>
    <w:rsid w:val="002E6020"/>
    <w:pPr>
      <w:tabs>
        <w:tab w:val="center" w:pos="4680"/>
        <w:tab w:val="right" w:pos="9360"/>
      </w:tabs>
      <w:spacing w:line="240" w:lineRule="auto"/>
    </w:pPr>
  </w:style>
  <w:style w:type="character" w:customStyle="1" w:styleId="Char3">
    <w:name w:val="바닥글 Char"/>
    <w:basedOn w:val="a0"/>
    <w:link w:val="ae"/>
    <w:uiPriority w:val="99"/>
    <w:rsid w:val="002E6020"/>
  </w:style>
  <w:style w:type="paragraph" w:styleId="af">
    <w:name w:val="List Paragraph"/>
    <w:basedOn w:val="a"/>
    <w:uiPriority w:val="34"/>
    <w:qFormat/>
    <w:rsid w:val="00AE5F49"/>
    <w:pPr>
      <w:ind w:left="720"/>
      <w:contextualSpacing/>
    </w:pPr>
  </w:style>
  <w:style w:type="table" w:styleId="20">
    <w:name w:val="Plain Table 2"/>
    <w:basedOn w:val="a1"/>
    <w:uiPriority w:val="42"/>
    <w:rsid w:val="0027594C"/>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0">
    <w:name w:val="Revision"/>
    <w:hidden/>
    <w:uiPriority w:val="99"/>
    <w:semiHidden/>
    <w:rsid w:val="003F296A"/>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styleId="af1">
    <w:name w:val="Hyperlink"/>
    <w:basedOn w:val="a0"/>
    <w:uiPriority w:val="99"/>
    <w:unhideWhenUsed/>
    <w:rsid w:val="009B6DF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2526367">
      <w:bodyDiv w:val="1"/>
      <w:marLeft w:val="0"/>
      <w:marRight w:val="0"/>
      <w:marTop w:val="0"/>
      <w:marBottom w:val="0"/>
      <w:divBdr>
        <w:top w:val="none" w:sz="0" w:space="0" w:color="auto"/>
        <w:left w:val="none" w:sz="0" w:space="0" w:color="auto"/>
        <w:bottom w:val="none" w:sz="0" w:space="0" w:color="auto"/>
        <w:right w:val="none" w:sz="0" w:space="0" w:color="auto"/>
      </w:divBdr>
    </w:div>
    <w:div w:id="1571232468">
      <w:bodyDiv w:val="1"/>
      <w:marLeft w:val="0"/>
      <w:marRight w:val="0"/>
      <w:marTop w:val="0"/>
      <w:marBottom w:val="0"/>
      <w:divBdr>
        <w:top w:val="none" w:sz="0" w:space="0" w:color="auto"/>
        <w:left w:val="none" w:sz="0" w:space="0" w:color="auto"/>
        <w:bottom w:val="none" w:sz="0" w:space="0" w:color="auto"/>
        <w:right w:val="none" w:sz="0" w:space="0" w:color="auto"/>
      </w:divBdr>
    </w:div>
    <w:div w:id="20746208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compedu.2017.03.015" TargetMode="External"/><Relationship Id="rId18" Type="http://schemas.openxmlformats.org/officeDocument/2006/relationships/hyperlink" Target="https://doi.org/10.1016/j.compedu.2015.11.002" TargetMode="External"/><Relationship Id="rId26" Type="http://schemas.openxmlformats.org/officeDocument/2006/relationships/hyperlink" Target="https://doi.org/10.1007/s10758-016-9296-6" TargetMode="External"/><Relationship Id="rId21" Type="http://schemas.openxmlformats.org/officeDocument/2006/relationships/hyperlink" Target="https://doi.org/10.1016/j.compedu.2016.09.005" TargetMode="External"/><Relationship Id="rId34" Type="http://schemas.openxmlformats.org/officeDocument/2006/relationships/hyperlink" Target="https://doi.org/10.1145/2330601.2330605" TargetMode="External"/><Relationship Id="rId7" Type="http://schemas.openxmlformats.org/officeDocument/2006/relationships/image" Target="media/image1.png"/><Relationship Id="rId12" Type="http://schemas.openxmlformats.org/officeDocument/2006/relationships/hyperlink" Target="https://doi.org/10.1016/j.compedu.2015.03.007" TargetMode="External"/><Relationship Id="rId17" Type="http://schemas.openxmlformats.org/officeDocument/2006/relationships/hyperlink" Target="https://doi.org/10.1111/bjet.12313" TargetMode="External"/><Relationship Id="rId25" Type="http://schemas.openxmlformats.org/officeDocument/2006/relationships/hyperlink" Target="https://doi.org/10.1007/s10758-017-9318-z" TargetMode="External"/><Relationship Id="rId33" Type="http://schemas.openxmlformats.org/officeDocument/2006/relationships/hyperlink" Target="https://doi.org/10.1007/s10758-017-9318-z" TargetMode="External"/><Relationship Id="rId2" Type="http://schemas.openxmlformats.org/officeDocument/2006/relationships/styles" Target="styles.xml"/><Relationship Id="rId16" Type="http://schemas.openxmlformats.org/officeDocument/2006/relationships/hyperlink" Target="https://doi.org/10.1016/j.compedu.2015.03.017" TargetMode="External"/><Relationship Id="rId20" Type="http://schemas.openxmlformats.org/officeDocument/2006/relationships/hyperlink" Target="https://doi.org/10.1016/j.chb.2015.02.053" TargetMode="External"/><Relationship Id="rId29" Type="http://schemas.openxmlformats.org/officeDocument/2006/relationships/hyperlink" Target="https://doi.org/10.1007/s10758-017-9351-y"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111/jcal.12208" TargetMode="External"/><Relationship Id="rId24" Type="http://schemas.openxmlformats.org/officeDocument/2006/relationships/hyperlink" Target="https://doi.org/10.1111/jcal.12131" TargetMode="External"/><Relationship Id="rId32" Type="http://schemas.openxmlformats.org/officeDocument/2006/relationships/hyperlink" Target="https://doi.org/10.1016/j.compedu.2016.10.001"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1111/jcal.12148" TargetMode="External"/><Relationship Id="rId23" Type="http://schemas.openxmlformats.org/officeDocument/2006/relationships/hyperlink" Target="https://doi.org/10.1007/s10758-017-9334-z" TargetMode="External"/><Relationship Id="rId28" Type="http://schemas.openxmlformats.org/officeDocument/2006/relationships/hyperlink" Target="https://doi.org/10.1007/s10639-016-9464-2" TargetMode="External"/><Relationship Id="rId36" Type="http://schemas.openxmlformats.org/officeDocument/2006/relationships/fontTable" Target="fontTable.xml"/><Relationship Id="rId10" Type="http://schemas.openxmlformats.org/officeDocument/2006/relationships/hyperlink" Target="https://doi.org/10.1016/j.compedu.2015.04.001" TargetMode="External"/><Relationship Id="rId19" Type="http://schemas.openxmlformats.org/officeDocument/2006/relationships/hyperlink" Target="https://doi.org/10.1007/s10758-015-9263-7" TargetMode="External"/><Relationship Id="rId31" Type="http://schemas.openxmlformats.org/officeDocument/2006/relationships/hyperlink" Target="https://doi.org/10.1016/j.iheduc.2017.08.003" TargetMode="External"/><Relationship Id="rId4" Type="http://schemas.openxmlformats.org/officeDocument/2006/relationships/webSettings" Target="webSettings.xml"/><Relationship Id="rId9" Type="http://schemas.openxmlformats.org/officeDocument/2006/relationships/hyperlink" Target="https://doi.org/10.1016/j.compedu.2017.05.021" TargetMode="External"/><Relationship Id="rId14" Type="http://schemas.openxmlformats.org/officeDocument/2006/relationships/hyperlink" Target="https://doi.org/10.1111/jcal.12130" TargetMode="External"/><Relationship Id="rId22" Type="http://schemas.openxmlformats.org/officeDocument/2006/relationships/hyperlink" Target="https://doi.org/10.1007/s10758-015-9261-9" TargetMode="External"/><Relationship Id="rId27" Type="http://schemas.openxmlformats.org/officeDocument/2006/relationships/hyperlink" Target="https://doi.org/10.1016/j.compedu.2014.12.011" TargetMode="External"/><Relationship Id="rId30" Type="http://schemas.openxmlformats.org/officeDocument/2006/relationships/hyperlink" Target="https://doi.org/10.1016/j.compedu.2015.09.006" TargetMode="External"/><Relationship Id="rId35" Type="http://schemas.openxmlformats.org/officeDocument/2006/relationships/footer" Target="footer1.xm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2E265976-5BE1-4E27-B7F8-0056ACDBF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8972</Words>
  <Characters>51142</Characters>
  <Application>Microsoft Office Word</Application>
  <DocSecurity>0</DocSecurity>
  <Lines>426</Lines>
  <Paragraphs>11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9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gwook.Louis.Ahn</dc:creator>
  <cp:lastModifiedBy>ahn dongwook</cp:lastModifiedBy>
  <cp:revision>3</cp:revision>
  <dcterms:created xsi:type="dcterms:W3CDTF">2018-07-12T16:41:00Z</dcterms:created>
  <dcterms:modified xsi:type="dcterms:W3CDTF">2018-07-12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5ca535-7476-3f3b-a50f-e741e33156b9</vt:lpwstr>
  </property>
  <property fmtid="{D5CDD505-2E9C-101B-9397-08002B2CF9AE}" pid="24" name="Mendeley Citation Style_1">
    <vt:lpwstr>http://www.zotero.org/styles/apa</vt:lpwstr>
  </property>
</Properties>
</file>